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886AEA" w14:textId="77777777" w:rsidR="00047351" w:rsidRDefault="00047351" w:rsidP="00047351">
      <w:pPr>
        <w:pStyle w:val="Heading1"/>
        <w:rPr>
          <w:lang w:val="en-US"/>
        </w:rPr>
      </w:pPr>
      <w:r>
        <w:rPr>
          <w:lang w:val="en-US"/>
        </w:rPr>
        <w:t>Supplemental digital content</w:t>
      </w:r>
    </w:p>
    <w:p w14:paraId="497A80C7" w14:textId="77777777" w:rsidR="00047351" w:rsidRPr="008370F6" w:rsidRDefault="00047351" w:rsidP="00047351">
      <w:pPr>
        <w:pStyle w:val="Heading2"/>
        <w:spacing w:line="480" w:lineRule="auto"/>
        <w:rPr>
          <w:lang w:val="en-US"/>
        </w:rPr>
      </w:pPr>
      <w:r>
        <w:rPr>
          <w:lang w:val="en-US"/>
        </w:rPr>
        <w:t>Part 1</w:t>
      </w:r>
      <w:r w:rsidRPr="008370F6">
        <w:rPr>
          <w:lang w:val="en-US"/>
        </w:rPr>
        <w:t xml:space="preserve">: </w:t>
      </w:r>
      <w:r>
        <w:rPr>
          <w:lang w:val="en-US"/>
        </w:rPr>
        <w:t>Clinical studies and reviews</w:t>
      </w:r>
      <w:r w:rsidRPr="008370F6">
        <w:rPr>
          <w:lang w:val="en-US"/>
        </w:rPr>
        <w:t xml:space="preserve"> in specific types of surgery</w:t>
      </w:r>
    </w:p>
    <w:p w14:paraId="7BAB301A" w14:textId="77777777" w:rsidR="00047351" w:rsidRPr="008370F6" w:rsidRDefault="00047351" w:rsidP="00047351">
      <w:pPr>
        <w:pStyle w:val="Heading3"/>
        <w:spacing w:line="480" w:lineRule="auto"/>
        <w:rPr>
          <w:lang w:val="en-US"/>
        </w:rPr>
      </w:pPr>
      <w:r w:rsidRPr="008370F6">
        <w:rPr>
          <w:lang w:val="en-US"/>
        </w:rPr>
        <w:t>Management</w:t>
      </w:r>
      <w:r>
        <w:rPr>
          <w:lang w:val="en-US"/>
        </w:rPr>
        <w:t xml:space="preserve">: </w:t>
      </w:r>
      <w:r w:rsidRPr="008370F6">
        <w:rPr>
          <w:lang w:val="en-US"/>
        </w:rPr>
        <w:t>preoperative treatment with iron therapy</w:t>
      </w:r>
    </w:p>
    <w:p w14:paraId="71613F2B" w14:textId="77777777" w:rsidR="00047351" w:rsidRPr="008370F6" w:rsidRDefault="00047351" w:rsidP="00047351">
      <w:pPr>
        <w:pStyle w:val="Heading4"/>
        <w:spacing w:line="480" w:lineRule="auto"/>
      </w:pPr>
      <w:r w:rsidRPr="008370F6">
        <w:t>Abdominal surgery</w:t>
      </w:r>
    </w:p>
    <w:p w14:paraId="3AC139DA" w14:textId="77777777" w:rsidR="00047351" w:rsidRDefault="00047351" w:rsidP="00047351">
      <w:pPr>
        <w:pStyle w:val="ListParagraph"/>
        <w:numPr>
          <w:ilvl w:val="0"/>
          <w:numId w:val="6"/>
        </w:numPr>
        <w:spacing w:line="480" w:lineRule="auto"/>
        <w:rPr>
          <w:lang w:val="en-US"/>
        </w:rPr>
      </w:pPr>
      <w:r w:rsidRPr="008370F6">
        <w:rPr>
          <w:lang w:val="en-US"/>
        </w:rPr>
        <w:t xml:space="preserve">The literature search identified </w:t>
      </w:r>
      <w:r>
        <w:rPr>
          <w:lang w:val="en-US"/>
        </w:rPr>
        <w:t xml:space="preserve">one review and </w:t>
      </w:r>
      <w:r w:rsidRPr="008370F6">
        <w:rPr>
          <w:lang w:val="en-US"/>
        </w:rPr>
        <w:t>two studies of preoperative iron (IV) in patients with preoperative anemia</w:t>
      </w:r>
      <w:r>
        <w:rPr>
          <w:lang w:val="en-US"/>
        </w:rPr>
        <w:t>.</w:t>
      </w:r>
    </w:p>
    <w:p w14:paraId="21D522F5" w14:textId="679E45F5" w:rsidR="00047351" w:rsidRDefault="00047351" w:rsidP="00047351">
      <w:pPr>
        <w:pStyle w:val="ListParagraph"/>
        <w:numPr>
          <w:ilvl w:val="0"/>
          <w:numId w:val="6"/>
        </w:numPr>
        <w:spacing w:line="480" w:lineRule="auto"/>
        <w:rPr>
          <w:lang w:val="en-US"/>
        </w:rPr>
      </w:pPr>
      <w:r>
        <w:rPr>
          <w:lang w:val="en-US"/>
        </w:rPr>
        <w:t>The review, published in 2021, reported that preoperative IV iron increased Hb levels but the included</w:t>
      </w:r>
      <w:r w:rsidRPr="00686C7C">
        <w:rPr>
          <w:lang w:val="en-US"/>
        </w:rPr>
        <w:t xml:space="preserve"> studies did not provide consistent evidence of reduced transfusion </w:t>
      </w:r>
      <w:r>
        <w:rPr>
          <w:lang w:val="en-US"/>
        </w:rPr>
        <w:t>of allogeneic blood products or other beneficial outcomes.</w:t>
      </w:r>
      <w:r>
        <w:rPr>
          <w:lang w:val="en-US"/>
        </w:rPr>
        <w:fldChar w:fldCharType="begin">
          <w:fldData xml:space="preserve">PEVuZE5vdGU+PENpdGU+PEF1dGhvcj5Nb29uPC9BdXRob3I+PFllYXI+MjAyMTwvWWVhcj48UmVj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Nb29uPC9BdXRob3I+PFllYXI+MjAyMTwvWWVhcj48UmVj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1</w:t>
      </w:r>
      <w:r>
        <w:rPr>
          <w:lang w:val="en-US"/>
        </w:rPr>
        <w:fldChar w:fldCharType="end"/>
      </w:r>
    </w:p>
    <w:p w14:paraId="08AAE4C7" w14:textId="77777777" w:rsidR="00047351" w:rsidRPr="008370F6" w:rsidRDefault="00047351" w:rsidP="00047351">
      <w:pPr>
        <w:pStyle w:val="ListParagraph"/>
        <w:numPr>
          <w:ilvl w:val="0"/>
          <w:numId w:val="6"/>
        </w:numPr>
        <w:spacing w:line="480" w:lineRule="auto"/>
        <w:rPr>
          <w:lang w:val="en-US"/>
        </w:rPr>
      </w:pPr>
      <w:r>
        <w:rPr>
          <w:lang w:val="en-US"/>
        </w:rPr>
        <w:t>B</w:t>
      </w:r>
      <w:r w:rsidRPr="008370F6">
        <w:rPr>
          <w:lang w:val="en-US"/>
        </w:rPr>
        <w:t xml:space="preserve">oth </w:t>
      </w:r>
      <w:r>
        <w:rPr>
          <w:lang w:val="en-US"/>
        </w:rPr>
        <w:t xml:space="preserve">studies </w:t>
      </w:r>
      <w:r w:rsidRPr="008370F6">
        <w:rPr>
          <w:lang w:val="en-US"/>
        </w:rPr>
        <w:t>were RCTs comparing iron with no intervention.</w:t>
      </w:r>
    </w:p>
    <w:p w14:paraId="1F175C9E" w14:textId="15454A81" w:rsidR="00047351" w:rsidRPr="008370F6" w:rsidRDefault="00047351" w:rsidP="00047351">
      <w:pPr>
        <w:pStyle w:val="ListParagraph"/>
        <w:numPr>
          <w:ilvl w:val="0"/>
          <w:numId w:val="6"/>
        </w:numPr>
        <w:spacing w:line="480" w:lineRule="auto"/>
        <w:rPr>
          <w:lang w:val="en-US"/>
        </w:rPr>
      </w:pPr>
      <w:r w:rsidRPr="008370F6">
        <w:rPr>
          <w:lang w:val="en-US"/>
        </w:rPr>
        <w:t>One study reported that iron therapy reduced blood transfusions, shortened hospital stay, enhanced restoration of iron stores, and increased mean Hb concentration 4 weeks after surgery</w:t>
      </w:r>
      <w:r>
        <w:rPr>
          <w:lang w:val="en-US"/>
        </w:rPr>
        <w:t>.</w:t>
      </w:r>
      <w:r w:rsidRPr="008370F6">
        <w:rPr>
          <w:lang w:val="en-US"/>
        </w:rPr>
        <w:fldChar w:fldCharType="begin">
          <w:fldData xml:space="preserve">PEVuZE5vdGU+PENpdGU+PEF1dGhvcj5Gcm9lc3NsZXI8L0F1dGhvcj48WWVhcj4yMDE2PC9ZZWFy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</w:fldData>
        </w:fldChar>
      </w:r>
      <w:r w:rsidR="00EE0248">
        <w:rPr>
          <w:lang w:val="en-US"/>
        </w:rPr>
        <w:instrText xml:space="preserve"> ADDIN EN.CITE </w:instrText>
      </w:r>
      <w:r w:rsidR="00EE0248">
        <w:rPr>
          <w:lang w:val="en-US"/>
        </w:rPr>
        <w:fldChar w:fldCharType="begin">
          <w:fldData xml:space="preserve">PEVuZE5vdGU+PENpdGU+PEF1dGhvcj5Gcm9lc3NsZXI8L0F1dGhvcj48WWVhcj4yMDE2PC9ZZWFy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2</w:t>
      </w:r>
      <w:r w:rsidRPr="008370F6">
        <w:rPr>
          <w:lang w:val="en-US"/>
        </w:rPr>
        <w:fldChar w:fldCharType="end"/>
      </w:r>
    </w:p>
    <w:p w14:paraId="5E48E753" w14:textId="14549426" w:rsidR="00047351" w:rsidRPr="008370F6" w:rsidRDefault="00047351" w:rsidP="00047351">
      <w:pPr>
        <w:pStyle w:val="ListParagraph"/>
        <w:numPr>
          <w:ilvl w:val="0"/>
          <w:numId w:val="6"/>
        </w:numPr>
        <w:spacing w:line="480" w:lineRule="auto"/>
        <w:rPr>
          <w:lang w:val="en-US"/>
        </w:rPr>
      </w:pPr>
      <w:r w:rsidRPr="008370F6">
        <w:rPr>
          <w:lang w:val="en-US"/>
        </w:rPr>
        <w:t>The other study (PREVENTT) reported no significant benefit with iron therapy versus placebo regarding blood transfusion rates</w:t>
      </w:r>
      <w:r>
        <w:rPr>
          <w:lang w:val="en-US"/>
        </w:rPr>
        <w:t>.</w:t>
      </w:r>
      <w:r w:rsidRPr="008370F6">
        <w:rPr>
          <w:lang w:val="en-US"/>
        </w:rPr>
        <w:fldChar w:fldCharType="begin">
          <w:fldData xml:space="preserve">PEVuZE5vdGU+PENpdGU+PEF1dGhvcj5SaWNoYXJkczwvQXV0aG9yPjxZZWFyPjIwMjA8L1llYXI+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</w:fldData>
        </w:fldChar>
      </w:r>
      <w:r w:rsidR="00EE0248">
        <w:rPr>
          <w:lang w:val="en-US"/>
        </w:rPr>
        <w:instrText xml:space="preserve"> ADDIN EN.CITE </w:instrText>
      </w:r>
      <w:r w:rsidR="00EE0248">
        <w:rPr>
          <w:lang w:val="en-US"/>
        </w:rPr>
        <w:fldChar w:fldCharType="begin">
          <w:fldData xml:space="preserve">PEVuZE5vdGU+PENpdGU+PEF1dGhvcj5SaWNoYXJkczwvQXV0aG9yPjxZZWFyPjIwMjA8L1llYXI+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3</w:t>
      </w:r>
      <w:r w:rsidRPr="008370F6">
        <w:rPr>
          <w:lang w:val="en-US"/>
        </w:rPr>
        <w:fldChar w:fldCharType="end"/>
      </w:r>
    </w:p>
    <w:p w14:paraId="2DDF3165" w14:textId="77777777" w:rsidR="00047351" w:rsidRPr="008370F6" w:rsidRDefault="00047351" w:rsidP="00047351">
      <w:pPr>
        <w:pStyle w:val="Heading4"/>
        <w:spacing w:line="480" w:lineRule="auto"/>
      </w:pPr>
      <w:r w:rsidRPr="008370F6">
        <w:t>Cardiac surgery</w:t>
      </w:r>
    </w:p>
    <w:p w14:paraId="6676CC27" w14:textId="38CB3BC0" w:rsidR="00047351" w:rsidRPr="008370F6" w:rsidRDefault="00047351" w:rsidP="00047351">
      <w:pPr>
        <w:pStyle w:val="ListParagraph"/>
        <w:numPr>
          <w:ilvl w:val="0"/>
          <w:numId w:val="2"/>
        </w:numPr>
        <w:spacing w:line="480" w:lineRule="auto"/>
        <w:rPr>
          <w:lang w:val="en-US"/>
        </w:rPr>
      </w:pPr>
      <w:r w:rsidRPr="008370F6">
        <w:rPr>
          <w:lang w:val="en-US"/>
        </w:rPr>
        <w:t>Systematic review and meta-analysis determining the effects of treating preoperative anemia or iron deficiency with IV iron in adult cardiac surgery patients, published in 2020: “This meta-analysis suggests that [preoperative] IV iron improves postoperative morbidity in adult cardiac surgery patients with preoperative anemia or iron deficiency”</w:t>
      </w:r>
      <w:r>
        <w:rPr>
          <w:lang w:val="en-US"/>
        </w:rPr>
        <w:t>.</w:t>
      </w:r>
      <w:r w:rsidRPr="008370F6">
        <w:rPr>
          <w:lang w:val="en-US"/>
        </w:rPr>
        <w:fldChar w:fldCharType="begin"/>
      </w:r>
      <w:r w:rsidR="00EE0248">
        <w:rPr>
          <w:lang w:val="en-US"/>
        </w:rPr>
        <w:instrText xml:space="preserve"> ADDIN EN.CITE &lt;EndNote&gt;&lt;Cite&gt;&lt;Author&gt;Gupta&lt;/Author&gt;&lt;Year&gt;2020&lt;/Year&gt;&lt;RecNum&gt;25&lt;/RecNum&gt;&lt;DisplayText&gt;&lt;style face="superscript"&gt;4&lt;/style&gt;&lt;/DisplayText&gt;&lt;record&gt;&lt;rec-number&gt;25&lt;/rec-number&gt;&lt;foreign-keys&gt;&lt;key app="EN" db-id="w9w9p952zpsxvoefeasxav94ts9p9wdzvxpf" timestamp="1612981324"&gt;25&lt;/key&gt;&lt;/foreign-keys&gt;&lt;ref-type name="Journal Article"&gt;17&lt;/ref-type&gt;&lt;contributors&gt;&lt;authors&gt;&lt;author&gt;Gupta, S.&lt;/author&gt;&lt;author&gt;Panchal, P.&lt;/author&gt;&lt;author&gt;Gilotra, K.&lt;/author&gt;&lt;author&gt;Wilfred, A. M.&lt;/author&gt;&lt;author&gt;Hou, W.&lt;/author&gt;&lt;author&gt;Siegal, D.&lt;/author&gt;&lt;author&gt;Whitlock, R. P.&lt;/author&gt;&lt;author&gt;Belley-Cote, E. P.&lt;/author&gt;&lt;/authors&gt;&lt;/contributors&gt;&lt;auth-address&gt;Department of Surgery, McMaster University, Hamilton, ON, Canada.&amp;#xD;Department of Health Research Methods, Evidence and Impact, McMaster University, Hamilton, ON, Canada.&amp;#xD;Faculty of Health Sciences, McMaster University, Hamilton, ON, Canada.&amp;#xD;Department of Medicine, McMaster University, Hamilton, ON, Canada.&amp;#xD;Population Health Research Institute, Hamilton, ON, Canada.&lt;/auth-address&gt;&lt;titles&gt;&lt;title&gt;Intravenous iron therapy for patients with preoperative iron deficiency or anaemia undergoing cardiac surgery reduces blood transfusions: a systematic review and meta-analysis&lt;/title&gt;&lt;secondary-title&gt;Interact Cardiovasc Thorac Surg&lt;/secondary-title&gt;&lt;/titles&gt;&lt;periodical&gt;&lt;full-title&gt;Interact Cardiovasc Thorac Surg&lt;/full-title&gt;&lt;/periodical&gt;&lt;pages&gt;141-151&lt;/pages&gt;&lt;volume&gt;31&lt;/volume&gt;&lt;number&gt;2&lt;/number&gt;&lt;edition&gt;2020/07/10&lt;/edition&gt;&lt;keywords&gt;&lt;keyword&gt;*Anaemia&lt;/keyword&gt;&lt;keyword&gt;*Blood transfusions&lt;/keyword&gt;&lt;keyword&gt;*Iron deficiency&lt;/keyword&gt;&lt;keyword&gt;*Iron therapy&lt;/keyword&gt;&lt;keyword&gt;*Meta-analysis&lt;/keyword&gt;&lt;keyword&gt;*Perioperative care&lt;/keyword&gt;&lt;/keywords&gt;&lt;dates&gt;&lt;year&gt;2020&lt;/year&gt;&lt;pub-dates&gt;&lt;date&gt;Aug 1&lt;/date&gt;&lt;/pub-dates&gt;&lt;/dates&gt;&lt;isbn&gt;1569-9285&lt;/isbn&gt;&lt;accession-num&gt;32642775&lt;/accession-num&gt;&lt;urls&gt;&lt;/urls&gt;&lt;electronic-resource-num&gt;10.1093/icvts/ivaa094&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4</w:t>
      </w:r>
      <w:r w:rsidRPr="008370F6">
        <w:rPr>
          <w:lang w:val="en-US"/>
        </w:rPr>
        <w:fldChar w:fldCharType="end"/>
      </w:r>
      <w:r w:rsidRPr="008370F6">
        <w:rPr>
          <w:lang w:val="en-US"/>
        </w:rPr>
        <w:t xml:space="preserve"> This conclusion was based on pooled data from observational studies indicating benefits with IV iron versus no iron in mortality (relative risk 0.39, p&lt;0.001), transfusion </w:t>
      </w:r>
      <w:r>
        <w:rPr>
          <w:lang w:val="en-US"/>
        </w:rPr>
        <w:t>utilization</w:t>
      </w:r>
      <w:r w:rsidRPr="008370F6">
        <w:rPr>
          <w:lang w:val="en-US"/>
        </w:rPr>
        <w:t xml:space="preserve"> (mean difference </w:t>
      </w:r>
      <w:r>
        <w:rPr>
          <w:rFonts w:cstheme="minorHAnsi"/>
          <w:lang w:val="en-US"/>
        </w:rPr>
        <w:t>−</w:t>
      </w:r>
      <w:r w:rsidRPr="008370F6">
        <w:rPr>
          <w:lang w:val="en-US"/>
        </w:rPr>
        <w:t xml:space="preserve">1.22 U allogeneic blood product transfused per patient; p&lt;0.001), renal injury (relative risk 0.50; p&lt;0.001) and length of hospital stay (mean difference </w:t>
      </w:r>
      <w:r>
        <w:rPr>
          <w:rFonts w:cstheme="minorHAnsi"/>
          <w:lang w:val="en-US"/>
        </w:rPr>
        <w:t>−</w:t>
      </w:r>
      <w:r w:rsidRPr="008370F6">
        <w:rPr>
          <w:lang w:val="en-US"/>
        </w:rPr>
        <w:t>4.24 days; p=0.001).</w:t>
      </w:r>
    </w:p>
    <w:p w14:paraId="7682D38C" w14:textId="43F3E0C6" w:rsidR="00047351" w:rsidRPr="008370F6" w:rsidRDefault="00047351" w:rsidP="00047351">
      <w:pPr>
        <w:pStyle w:val="ListParagraph"/>
        <w:numPr>
          <w:ilvl w:val="0"/>
          <w:numId w:val="2"/>
        </w:numPr>
        <w:spacing w:line="480" w:lineRule="auto"/>
        <w:rPr>
          <w:lang w:val="en-US"/>
        </w:rPr>
      </w:pPr>
      <w:r w:rsidRPr="008370F6">
        <w:rPr>
          <w:lang w:val="en-US"/>
        </w:rPr>
        <w:lastRenderedPageBreak/>
        <w:t>Systematic review assessing impact of preoperative IV iron on major outcomes following cardiac surgery, published in 2020: “More evidence is needed to support the administration of preoperative IV iron in cardiac surgery patients”</w:t>
      </w:r>
      <w:r>
        <w:rPr>
          <w:lang w:val="en-US"/>
        </w:rPr>
        <w:t>.</w:t>
      </w:r>
      <w:r w:rsidRPr="008370F6">
        <w:rPr>
          <w:lang w:val="en-US"/>
        </w:rPr>
        <w:fldChar w:fldCharType="begin"/>
      </w:r>
      <w:r w:rsidR="00EE0248">
        <w:rPr>
          <w:lang w:val="en-US"/>
        </w:rPr>
        <w:instrText xml:space="preserve"> ADDIN EN.CITE &lt;EndNote&gt;&lt;Cite&gt;&lt;Author&gt;Tankard&lt;/Author&gt;&lt;Year&gt;2020&lt;/Year&gt;&lt;RecNum&gt;23&lt;/RecNum&gt;&lt;DisplayText&gt;&lt;style face="superscript"&gt;5&lt;/style&gt;&lt;/DisplayText&gt;&lt;record&gt;&lt;rec-number&gt;23&lt;/rec-number&gt;&lt;foreign-keys&gt;&lt;key app="EN" db-id="w9w9p952zpsxvoefeasxav94ts9p9wdzvxpf" timestamp="1612978151"&gt;23&lt;/key&gt;&lt;/foreign-keys&gt;&lt;ref-type name="Journal Article"&gt;17&lt;/ref-type&gt;&lt;contributors&gt;&lt;authors&gt;&lt;author&gt;Tankard, K. A.&lt;/author&gt;&lt;author&gt;Park, B.&lt;/author&gt;&lt;author&gt;Brovman, E. Y.&lt;/author&gt;&lt;author&gt;Bader, A. M.&lt;/author&gt;&lt;author&gt;Urman, R. D.&lt;/author&gt;&lt;/authors&gt;&lt;/contributors&gt;&lt;auth-address&gt;Department of Anesthesiology, Perioperative and Pain Medicine, Brigham and Women&amp;apos;s Hospital, Harvard Medical School, 75 Francis St, Boston, MA 02115, USA.&amp;#xD;Division of Cardiac Anesthesiology, Department of Anesthesiology and Perioperative Medicine, Tufts Medical Center, Tufts University School of Medicine, 800 Washington St, Boston, MA 02111, USA.&amp;#xD;Center for Surgery and Public Health, Brigham and Women&amp;apos;s Hospital, Boston, MA 02115, USA.&lt;/auth-address&gt;&lt;titles&gt;&lt;title&gt;The Impact of Preoperative Intravenous Iron Therapy on Perioperative Outcomes in Cardiac Surgery: A Systematic Review&lt;/title&gt;&lt;secondary-title&gt;J Hematol&lt;/secondary-title&gt;&lt;/titles&gt;&lt;periodical&gt;&lt;full-title&gt;J Hematol&lt;/full-title&gt;&lt;/periodical&gt;&lt;pages&gt;97-108&lt;/pages&gt;&lt;volume&gt;9&lt;/volume&gt;&lt;number&gt;4&lt;/number&gt;&lt;edition&gt;2020/11/24&lt;/edition&gt;&lt;keywords&gt;&lt;keyword&gt;Anemia&lt;/keyword&gt;&lt;keyword&gt;Cardiac surgery&lt;/keyword&gt;&lt;keyword&gt;Infusion&lt;/keyword&gt;&lt;keyword&gt;Intravenous&lt;/keyword&gt;&lt;keyword&gt;Iron&lt;/keyword&gt;&lt;keyword&gt;Outcomes&lt;/keyword&gt;&lt;keyword&gt;Preoperative&lt;/keyword&gt;&lt;keyword&gt;NSF, and AHRQ. Other authors report no conflicts of interest.&lt;/keyword&gt;&lt;/keywords&gt;&lt;dates&gt;&lt;year&gt;2020&lt;/year&gt;&lt;pub-dates&gt;&lt;date&gt;Dec&lt;/date&gt;&lt;/pub-dates&gt;&lt;/dates&gt;&lt;isbn&gt;1927-1212 (Print)&amp;#xD;1927-1212&lt;/isbn&gt;&lt;accession-num&gt;33224389&lt;/accession-num&gt;&lt;urls&gt;&lt;/urls&gt;&lt;custom2&gt;PMC7665859&lt;/custom2&gt;&lt;electronic-resource-num&gt;10.14740/jh696&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5</w:t>
      </w:r>
      <w:r w:rsidRPr="008370F6">
        <w:rPr>
          <w:lang w:val="en-US"/>
        </w:rPr>
        <w:fldChar w:fldCharType="end"/>
      </w:r>
    </w:p>
    <w:p w14:paraId="13FAAAD5" w14:textId="77777777" w:rsidR="00047351" w:rsidRPr="008370F6" w:rsidRDefault="00047351" w:rsidP="00047351">
      <w:pPr>
        <w:pStyle w:val="ListParagraph"/>
        <w:numPr>
          <w:ilvl w:val="1"/>
          <w:numId w:val="2"/>
        </w:numPr>
        <w:spacing w:line="480" w:lineRule="auto"/>
        <w:rPr>
          <w:lang w:val="en-US"/>
        </w:rPr>
      </w:pPr>
      <w:r w:rsidRPr="008370F6">
        <w:rPr>
          <w:lang w:val="en-US"/>
        </w:rPr>
        <w:t xml:space="preserve">Results from this review are shown in </w:t>
      </w:r>
      <w:r w:rsidRPr="008370F6">
        <w:rPr>
          <w:b/>
          <w:bCs/>
          <w:lang w:val="en-US"/>
        </w:rPr>
        <w:t xml:space="preserve">Supplementary table </w:t>
      </w:r>
      <w:r>
        <w:rPr>
          <w:b/>
          <w:bCs/>
          <w:lang w:val="en-US"/>
        </w:rPr>
        <w:t>2</w:t>
      </w:r>
      <w:r w:rsidRPr="008370F6">
        <w:rPr>
          <w:lang w:val="en-US"/>
        </w:rPr>
        <w:t>.</w:t>
      </w:r>
    </w:p>
    <w:p w14:paraId="1278625B" w14:textId="7D450759" w:rsidR="00047351" w:rsidRPr="008370F6" w:rsidRDefault="00047351" w:rsidP="00047351">
      <w:pPr>
        <w:pStyle w:val="ListParagraph"/>
        <w:numPr>
          <w:ilvl w:val="0"/>
          <w:numId w:val="2"/>
        </w:numPr>
        <w:spacing w:line="480" w:lineRule="auto"/>
        <w:rPr>
          <w:lang w:val="en-US"/>
        </w:rPr>
      </w:pPr>
      <w:r w:rsidRPr="008370F6">
        <w:rPr>
          <w:lang w:val="en-US"/>
        </w:rPr>
        <w:t>Systematic review assessing the impact of anemia and IV iron supplementation on outcomes in cardiac surgery, published in 2015: “On the basis of currently available evidence, the effect of perioperative administration of IV iron to cardiac surgery patients, alone or in combination with erythropoietin, remains unproven”</w:t>
      </w:r>
      <w:r>
        <w:rPr>
          <w:lang w:val="en-US"/>
        </w:rPr>
        <w:t>.</w:t>
      </w:r>
      <w:r w:rsidRPr="008370F6">
        <w:rPr>
          <w:lang w:val="en-US"/>
        </w:rPr>
        <w:fldChar w:fldCharType="begin"/>
      </w:r>
      <w:r w:rsidR="00EE0248">
        <w:rPr>
          <w:lang w:val="en-US"/>
        </w:rPr>
        <w:instrText xml:space="preserve"> ADDIN EN.CITE &lt;EndNote&gt;&lt;Cite&gt;&lt;Author&gt;Hogan&lt;/Author&gt;&lt;Year&gt;2015&lt;/Year&gt;&lt;RecNum&gt;26&lt;/RecNum&gt;&lt;DisplayText&gt;&lt;style face="superscript"&gt;6&lt;/style&gt;&lt;/DisplayText&gt;&lt;record&gt;&lt;rec-number&gt;26&lt;/rec-number&gt;&lt;foreign-keys&gt;&lt;key app="EN" db-id="w9w9p952zpsxvoefeasxav94ts9p9wdzvxpf" timestamp="1612982206"&gt;26&lt;/key&gt;&lt;/foreign-keys&gt;&lt;ref-type name="Journal Article"&gt;17&lt;/ref-type&gt;&lt;contributors&gt;&lt;authors&gt;&lt;author&gt;Hogan, M.&lt;/author&gt;&lt;author&gt;Klein, A. A.&lt;/author&gt;&lt;author&gt;Richards, T.&lt;/author&gt;&lt;/authors&gt;&lt;/contributors&gt;&lt;auth-address&gt;Department of Anaesthesia and Intensive Care, Papworth Hospital, Cambridge, UK mauricehogan@yahoo.com.&amp;#xD;Department of Anaesthesia and Intensive Care, Papworth Hospital, Cambridge, UK.&amp;#xD;Division of Surgery and Interventional Science, University College London, London, UK.&lt;/auth-address&gt;&lt;titles&gt;&lt;title&gt;The impact of anaemia and intravenous iron replacement therapy on outcomes in cardiac surgery&lt;/title&gt;&lt;secondary-title&gt;Eur J Cardiothorac Surg&lt;/secondary-title&gt;&lt;/titles&gt;&lt;periodical&gt;&lt;full-title&gt;Eur J Cardiothorac Surg&lt;/full-title&gt;&lt;/periodical&gt;&lt;pages&gt;218-26&lt;/pages&gt;&lt;volume&gt;47&lt;/volume&gt;&lt;number&gt;2&lt;/number&gt;&lt;edition&gt;2014/05/16&lt;/edition&gt;&lt;keywords&gt;&lt;keyword&gt;Anemia/*drug therapy/epidemiology/etiology&lt;/keyword&gt;&lt;keyword&gt;Cardiac Surgical Procedures/*adverse effects&lt;/keyword&gt;&lt;keyword&gt;Erythrocyte Transfusion/statistics &amp;amp; numerical data&lt;/keyword&gt;&lt;keyword&gt;Humans&lt;/keyword&gt;&lt;keyword&gt;Iron/administration &amp;amp; dosage/*therapeutic use&lt;/keyword&gt;&lt;keyword&gt;Length of Stay/statistics &amp;amp; numerical data&lt;/keyword&gt;&lt;keyword&gt;Prevalence&lt;/keyword&gt;&lt;keyword&gt;Treatment Outcome&lt;/keyword&gt;&lt;keyword&gt;Anaemia&lt;/keyword&gt;&lt;keyword&gt;Cardiovascular surgery&lt;/keyword&gt;&lt;keyword&gt;Mortality&lt;/keyword&gt;&lt;keyword&gt;Postoperative recovery&lt;/keyword&gt;&lt;keyword&gt;Transfusion&lt;/keyword&gt;&lt;/keywords&gt;&lt;dates&gt;&lt;year&gt;2015&lt;/year&gt;&lt;pub-dates&gt;&lt;date&gt;Feb&lt;/date&gt;&lt;/pub-dates&gt;&lt;/dates&gt;&lt;isbn&gt;1010-7940&lt;/isbn&gt;&lt;accession-num&gt;24824650&lt;/accession-num&gt;&lt;urls&gt;&lt;/urls&gt;&lt;electronic-resource-num&gt;10.1093/ejcts/ezu200&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6</w:t>
      </w:r>
      <w:r w:rsidRPr="008370F6">
        <w:rPr>
          <w:lang w:val="en-US"/>
        </w:rPr>
        <w:fldChar w:fldCharType="end"/>
      </w:r>
    </w:p>
    <w:p w14:paraId="2F6200A5" w14:textId="42129240" w:rsidR="00047351" w:rsidRPr="008370F6" w:rsidRDefault="00047351" w:rsidP="00047351">
      <w:pPr>
        <w:pStyle w:val="ListParagraph"/>
        <w:numPr>
          <w:ilvl w:val="0"/>
          <w:numId w:val="2"/>
        </w:numPr>
        <w:spacing w:line="480" w:lineRule="auto"/>
        <w:rPr>
          <w:lang w:val="en-US"/>
        </w:rPr>
      </w:pPr>
      <w:r w:rsidRPr="008370F6">
        <w:rPr>
          <w:lang w:val="en-US"/>
        </w:rPr>
        <w:t xml:space="preserve">Systematic review describing strategies to minimize or avoid allogeneic blood transfusions in cardiac </w:t>
      </w:r>
      <w:r>
        <w:rPr>
          <w:lang w:val="en-US"/>
        </w:rPr>
        <w:t>surgery</w:t>
      </w:r>
      <w:r w:rsidRPr="008370F6">
        <w:rPr>
          <w:lang w:val="en-US"/>
        </w:rPr>
        <w:t>, published in 2014: “Treatment of anemia and improving tolerance of anemia have proved to be effective in reducing allogeneic blood transfusions in cardiac surgery”</w:t>
      </w:r>
      <w:r>
        <w:rPr>
          <w:lang w:val="en-US"/>
        </w:rPr>
        <w:t>.</w:t>
      </w:r>
      <w:r w:rsidRPr="008370F6">
        <w:rPr>
          <w:lang w:val="en-US"/>
        </w:rPr>
        <w:fldChar w:fldCharType="begin"/>
      </w:r>
      <w:r w:rsidR="00EE0248">
        <w:rPr>
          <w:lang w:val="en-US"/>
        </w:rPr>
        <w:instrText xml:space="preserve"> ADDIN EN.CITE &lt;EndNote&gt;&lt;Cite&gt;&lt;Author&gt;Santos&lt;/Author&gt;&lt;Year&gt;2014&lt;/Year&gt;&lt;RecNum&gt;27&lt;/RecNum&gt;&lt;DisplayText&gt;&lt;style face="superscript"&gt;7&lt;/style&gt;&lt;/DisplayText&gt;&lt;record&gt;&lt;rec-number&gt;27&lt;/rec-number&gt;&lt;foreign-keys&gt;&lt;key app="EN" db-id="w9w9p952zpsxvoefeasxav94ts9p9wdzvxpf" timestamp="1612982355"&gt;27&lt;/key&gt;&lt;/foreign-keys&gt;&lt;ref-type name="Journal Article"&gt;17&lt;/ref-type&gt;&lt;contributors&gt;&lt;authors&gt;&lt;author&gt;Santos, A. A.&lt;/author&gt;&lt;author&gt;Silva, J. P.&lt;/author&gt;&lt;author&gt;Silva Lda, F.&lt;/author&gt;&lt;author&gt;Sousa, A. G.&lt;/author&gt;&lt;author&gt;Piotto, R. F.&lt;/author&gt;&lt;author&gt;Baumgratz, J. F.&lt;/author&gt;&lt;/authors&gt;&lt;/contributors&gt;&lt;auth-address&gt;Real e Benemérita Associação Portuguesa de Beneficência de São Paulo, São Paulo, SP, Brasil.&lt;/auth-address&gt;&lt;titles&gt;&lt;title&gt;Therapeutic options to minimize allogeneic blood transfusions and their adverse effects in cardiac surgery: a systematic review&lt;/title&gt;&lt;secondary-title&gt;Rev Bras Cir Cardiovasc&lt;/secondary-title&gt;&lt;/titles&gt;&lt;periodical&gt;&lt;full-title&gt;Rev Bras Cir Cardiovasc&lt;/full-title&gt;&lt;/periodical&gt;&lt;pages&gt;606-21&lt;/pages&gt;&lt;volume&gt;29&lt;/volume&gt;&lt;number&gt;4&lt;/number&gt;&lt;edition&gt;2015/02/26&lt;/edition&gt;&lt;keywords&gt;&lt;keyword&gt;Blood Loss, Surgical/prevention &amp;amp; control&lt;/keyword&gt;&lt;keyword&gt;Blood Preservation/methods&lt;/keyword&gt;&lt;keyword&gt;Blood Transfusion/methods&lt;/keyword&gt;&lt;keyword&gt;Cardiac Surgical Procedures/*methods&lt;/keyword&gt;&lt;keyword&gt;Hemostatics/therapeutic use&lt;/keyword&gt;&lt;keyword&gt;Humans&lt;/keyword&gt;&lt;keyword&gt;Medical Illustration&lt;/keyword&gt;&lt;keyword&gt;Operative Blood Salvage/methods&lt;/keyword&gt;&lt;keyword&gt;*Transfusion Reaction&lt;/keyword&gt;&lt;/keywords&gt;&lt;dates&gt;&lt;year&gt;2014&lt;/year&gt;&lt;pub-dates&gt;&lt;date&gt;Oct-Dec&lt;/date&gt;&lt;/pub-dates&gt;&lt;/dates&gt;&lt;accession-num&gt;25714216&lt;/accession-num&gt;&lt;urls&gt;&lt;/urls&gt;&lt;custom2&gt;PMC4408825&lt;/custom2&gt;&lt;electronic-resource-num&gt;10.5935/1678-9741.20140114&lt;/electronic-resource-num&gt;&lt;remote-database-provider&gt;NLM&lt;/remote-database-provider&gt;&lt;language&gt;eng&amp;#xD;por&lt;/language&gt;&lt;/record&gt;&lt;/Cite&gt;&lt;/EndNote&gt;</w:instrText>
      </w:r>
      <w:r w:rsidRPr="008370F6">
        <w:rPr>
          <w:lang w:val="en-US"/>
        </w:rPr>
        <w:fldChar w:fldCharType="separate"/>
      </w:r>
      <w:r w:rsidR="00EE0248" w:rsidRPr="00EE0248">
        <w:rPr>
          <w:noProof/>
          <w:vertAlign w:val="superscript"/>
          <w:lang w:val="en-US"/>
        </w:rPr>
        <w:t>7</w:t>
      </w:r>
      <w:r w:rsidRPr="008370F6">
        <w:rPr>
          <w:lang w:val="en-US"/>
        </w:rPr>
        <w:fldChar w:fldCharType="end"/>
      </w:r>
    </w:p>
    <w:p w14:paraId="5DBF8DA3" w14:textId="522D71AB" w:rsidR="00047351" w:rsidRPr="008370F6" w:rsidRDefault="00047351" w:rsidP="00047351">
      <w:pPr>
        <w:pStyle w:val="ListParagraph"/>
        <w:numPr>
          <w:ilvl w:val="0"/>
          <w:numId w:val="2"/>
        </w:numPr>
        <w:spacing w:line="480" w:lineRule="auto"/>
        <w:rPr>
          <w:lang w:val="en-US"/>
        </w:rPr>
      </w:pPr>
      <w:r w:rsidRPr="008370F6">
        <w:rPr>
          <w:lang w:val="en-US"/>
        </w:rPr>
        <w:t xml:space="preserve">The literature search identified </w:t>
      </w:r>
      <w:r>
        <w:rPr>
          <w:lang w:val="en-US"/>
        </w:rPr>
        <w:t>seven</w:t>
      </w:r>
      <w:r w:rsidRPr="008370F6">
        <w:rPr>
          <w:lang w:val="en-US"/>
        </w:rPr>
        <w:t xml:space="preserve"> studies assessing preoperative therapy with iron</w:t>
      </w:r>
      <w:r>
        <w:rPr>
          <w:lang w:val="en-US"/>
        </w:rPr>
        <w:t>.</w:t>
      </w:r>
      <w:r>
        <w:rPr>
          <w:lang w:val="en-US"/>
        </w:rPr>
        <w:fldChar w:fldCharType="begin">
          <w:fldData xml:space="preserve">PEVuZE5vdGU+PENpdGU+PEF1dGhvcj5FdmFuczwvQXV0aG9yPjxZZWFyPjIwMjE8L1llYXI+PFJl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</w:fldData>
        </w:fldChar>
      </w:r>
      <w:r w:rsidR="00EE0248">
        <w:rPr>
          <w:lang w:val="en-US"/>
        </w:rPr>
        <w:instrText xml:space="preserve"> ADDIN EN.CITE </w:instrText>
      </w:r>
      <w:r w:rsidR="00EE0248">
        <w:rPr>
          <w:lang w:val="en-US"/>
        </w:rPr>
        <w:fldChar w:fldCharType="begin">
          <w:fldData xml:space="preserve">PEVuZE5vdGU+PENpdGU+PEF1dGhvcj5FdmFuczwvQXV0aG9yPjxZZWFyPjIwMjE8L1llYXI+PFJl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8-14</w:t>
      </w:r>
      <w:r>
        <w:rPr>
          <w:lang w:val="en-US"/>
        </w:rPr>
        <w:fldChar w:fldCharType="end"/>
      </w:r>
      <w:r w:rsidRPr="008370F6">
        <w:rPr>
          <w:lang w:val="en-US"/>
        </w:rPr>
        <w:t xml:space="preserve"> </w:t>
      </w:r>
      <w:r>
        <w:rPr>
          <w:lang w:val="en-US"/>
        </w:rPr>
        <w:t>P</w:t>
      </w:r>
      <w:r w:rsidRPr="008370F6">
        <w:rPr>
          <w:lang w:val="en-US"/>
        </w:rPr>
        <w:t xml:space="preserve">reoperative anemia </w:t>
      </w:r>
      <w:r>
        <w:rPr>
          <w:lang w:val="en-US"/>
        </w:rPr>
        <w:t>was a prerequisite for inclusion</w:t>
      </w:r>
      <w:r w:rsidRPr="008370F6">
        <w:rPr>
          <w:lang w:val="en-US"/>
        </w:rPr>
        <w:t xml:space="preserve"> in </w:t>
      </w:r>
      <w:r>
        <w:rPr>
          <w:lang w:val="en-US"/>
        </w:rPr>
        <w:t>two</w:t>
      </w:r>
      <w:r w:rsidRPr="008370F6">
        <w:rPr>
          <w:lang w:val="en-US"/>
        </w:rPr>
        <w:t xml:space="preserve"> of the studies and </w:t>
      </w:r>
      <w:r>
        <w:rPr>
          <w:lang w:val="en-US"/>
        </w:rPr>
        <w:t>it was an exclusion criterion</w:t>
      </w:r>
      <w:r w:rsidRPr="008370F6">
        <w:rPr>
          <w:lang w:val="en-US"/>
        </w:rPr>
        <w:t xml:space="preserve"> in two studies.</w:t>
      </w:r>
    </w:p>
    <w:p w14:paraId="18A97BEF" w14:textId="60CC27B0" w:rsidR="00047351" w:rsidRPr="008370F6" w:rsidRDefault="00047351" w:rsidP="00047351">
      <w:pPr>
        <w:pStyle w:val="ListParagraph"/>
        <w:numPr>
          <w:ilvl w:val="1"/>
          <w:numId w:val="2"/>
        </w:numPr>
        <w:spacing w:line="480" w:lineRule="auto"/>
        <w:rPr>
          <w:lang w:val="en-US"/>
        </w:rPr>
      </w:pPr>
      <w:r>
        <w:rPr>
          <w:lang w:val="en-US"/>
        </w:rPr>
        <w:t>Four</w:t>
      </w:r>
      <w:r w:rsidRPr="008370F6">
        <w:rPr>
          <w:lang w:val="en-US"/>
        </w:rPr>
        <w:t xml:space="preserve"> of the </w:t>
      </w:r>
      <w:r>
        <w:rPr>
          <w:lang w:val="en-US"/>
        </w:rPr>
        <w:t>six</w:t>
      </w:r>
      <w:r w:rsidRPr="008370F6">
        <w:rPr>
          <w:lang w:val="en-US"/>
        </w:rPr>
        <w:t xml:space="preserve"> studies comparing treatment with placebo or no treatment reported that treatment was beneficial (e.g., increased </w:t>
      </w:r>
      <w:r>
        <w:rPr>
          <w:lang w:val="en-US"/>
        </w:rPr>
        <w:t>Hb</w:t>
      </w:r>
      <w:r w:rsidRPr="008370F6">
        <w:rPr>
          <w:lang w:val="en-US"/>
        </w:rPr>
        <w:t xml:space="preserve"> levels, decreased blood transfusions, or decreased postoperative anemia)</w:t>
      </w:r>
      <w:r>
        <w:rPr>
          <w:lang w:val="en-US"/>
        </w:rPr>
        <w:t>.</w:t>
      </w:r>
      <w:r>
        <w:rPr>
          <w:lang w:val="en-US"/>
        </w:rPr>
        <w:fldChar w:fldCharType="begin">
          <w:fldData xml:space="preserve">PEVuZE5vdGU+PENpdGU+PEF1dGhvcj5FdmFuczwvQXV0aG9yPjxZZWFyPjIwMjE8L1llYXI+PFJl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</w:fldData>
        </w:fldChar>
      </w:r>
      <w:r w:rsidR="00EE0248">
        <w:rPr>
          <w:lang w:val="en-US"/>
        </w:rPr>
        <w:instrText xml:space="preserve"> ADDIN EN.CITE </w:instrText>
      </w:r>
      <w:r w:rsidR="00EE0248">
        <w:rPr>
          <w:lang w:val="en-US"/>
        </w:rPr>
        <w:fldChar w:fldCharType="begin">
          <w:fldData xml:space="preserve">PEVuZE5vdGU+PENpdGU+PEF1dGhvcj5FdmFuczwvQXV0aG9yPjxZZWFyPjIwMjE8L1llYXI+PFJl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8, 10, 11, 13</w:t>
      </w:r>
      <w:r>
        <w:rPr>
          <w:lang w:val="en-US"/>
        </w:rPr>
        <w:fldChar w:fldCharType="end"/>
      </w:r>
      <w:r w:rsidRPr="008370F6">
        <w:rPr>
          <w:lang w:val="en-US"/>
        </w:rPr>
        <w:t xml:space="preserve"> In one of these studies, an increase in the percentage of patients avoiding blood transfusion was shown to be dependent on IV iron successfully increasing Hb to &gt;13 g/</w:t>
      </w:r>
      <w:r>
        <w:rPr>
          <w:lang w:val="en-US"/>
        </w:rPr>
        <w:t>d</w:t>
      </w:r>
      <w:r w:rsidRPr="008370F6">
        <w:rPr>
          <w:lang w:val="en-US"/>
        </w:rPr>
        <w:t>L before surgery (i.e., the transfusion avoidance rate was not significantly increased versus untreated anemic patients in those receiving IVs iron without achieving Hb &gt;13 g/</w:t>
      </w:r>
      <w:r>
        <w:rPr>
          <w:lang w:val="en-US"/>
        </w:rPr>
        <w:t>d</w:t>
      </w:r>
      <w:r w:rsidRPr="008370F6">
        <w:rPr>
          <w:lang w:val="en-US"/>
        </w:rPr>
        <w:t>L preoperatively)</w:t>
      </w:r>
      <w:r>
        <w:rPr>
          <w:lang w:val="en-US"/>
        </w:rPr>
        <w:t>.</w:t>
      </w:r>
      <w:r>
        <w:rPr>
          <w:lang w:val="en-US"/>
        </w:rPr>
        <w:fldChar w:fldCharType="begin">
          <w:fldData xml:space="preserve">PEVuZE5vdGU+PENpdGU+PEF1dGhvcj5FdmFuczwvQXV0aG9yPjxZZWFyPjIwMjE8L1llYXI+PFJl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</w:fldData>
        </w:fldChar>
      </w:r>
      <w:r w:rsidR="00EE0248">
        <w:rPr>
          <w:lang w:val="en-US"/>
        </w:rPr>
        <w:instrText xml:space="preserve"> ADDIN EN.CITE </w:instrText>
      </w:r>
      <w:r w:rsidR="00EE0248">
        <w:rPr>
          <w:lang w:val="en-US"/>
        </w:rPr>
        <w:fldChar w:fldCharType="begin">
          <w:fldData xml:space="preserve">PEVuZE5vdGU+PENpdGU+PEF1dGhvcj5FdmFuczwvQXV0aG9yPjxZZWFyPjIwMjE8L1llYXI+PFJl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8</w:t>
      </w:r>
      <w:r>
        <w:rPr>
          <w:lang w:val="en-US"/>
        </w:rPr>
        <w:fldChar w:fldCharType="end"/>
      </w:r>
    </w:p>
    <w:p w14:paraId="390451DF" w14:textId="1ADCB2F9" w:rsidR="00047351" w:rsidRPr="008370F6" w:rsidRDefault="00047351" w:rsidP="00047351">
      <w:pPr>
        <w:pStyle w:val="ListParagraph"/>
        <w:numPr>
          <w:ilvl w:val="1"/>
          <w:numId w:val="2"/>
        </w:numPr>
        <w:spacing w:line="480" w:lineRule="auto"/>
        <w:rPr>
          <w:lang w:val="en-US"/>
        </w:rPr>
      </w:pPr>
      <w:r w:rsidRPr="008370F6">
        <w:rPr>
          <w:lang w:val="en-US"/>
        </w:rPr>
        <w:t>Of the studies with negative results, one was an assessment of IV iron administered shortly (24 hours) before surgery in non-anemic patients</w:t>
      </w:r>
      <w:r>
        <w:rPr>
          <w:lang w:val="en-US"/>
        </w:rPr>
        <w:t>.</w:t>
      </w:r>
      <w:r>
        <w:rPr>
          <w:lang w:val="en-US"/>
        </w:rPr>
        <w:fldChar w:fldCharType="begin">
          <w:fldData xml:space="preserve">PEVuZE5vdGU+PENpdGU+PEF1dGhvcj5HYXJyaWRvLU1hcnTDrW48L0F1dGhvcj48WWVhcj4yMDEy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</w:fldData>
        </w:fldChar>
      </w:r>
      <w:r w:rsidR="00EE0248">
        <w:rPr>
          <w:lang w:val="en-US"/>
        </w:rPr>
        <w:instrText xml:space="preserve"> ADDIN EN.CITE </w:instrText>
      </w:r>
      <w:r w:rsidR="00EE0248">
        <w:rPr>
          <w:lang w:val="en-US"/>
        </w:rPr>
        <w:fldChar w:fldCharType="begin">
          <w:fldData xml:space="preserve">PEVuZE5vdGU+PENpdGU+PEF1dGhvcj5HYXJyaWRvLU1hcnTDrW48L0F1dGhvcj48WWVhcj4yMDEy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9</w:t>
      </w:r>
      <w:r>
        <w:rPr>
          <w:lang w:val="en-US"/>
        </w:rPr>
        <w:fldChar w:fldCharType="end"/>
      </w:r>
      <w:r w:rsidRPr="008370F6">
        <w:rPr>
          <w:lang w:val="en-US"/>
        </w:rPr>
        <w:t xml:space="preserve"> The </w:t>
      </w:r>
      <w:r>
        <w:rPr>
          <w:lang w:val="en-US"/>
        </w:rPr>
        <w:t>second</w:t>
      </w:r>
      <w:r w:rsidRPr="008370F6">
        <w:rPr>
          <w:lang w:val="en-US"/>
        </w:rPr>
        <w:t xml:space="preserve"> study reported that IV iron increased Hb levels among anemic patients, but this increase </w:t>
      </w:r>
      <w:r w:rsidRPr="008370F6">
        <w:rPr>
          <w:lang w:val="en-US"/>
        </w:rPr>
        <w:lastRenderedPageBreak/>
        <w:t xml:space="preserve">was modest (median </w:t>
      </w:r>
      <w:r>
        <w:rPr>
          <w:lang w:val="en-US"/>
        </w:rPr>
        <w:t>0.</w:t>
      </w:r>
      <w:r w:rsidRPr="008370F6">
        <w:rPr>
          <w:lang w:val="en-US"/>
        </w:rPr>
        <w:t>8 g/</w:t>
      </w:r>
      <w:r>
        <w:rPr>
          <w:lang w:val="en-US"/>
        </w:rPr>
        <w:t>d</w:t>
      </w:r>
      <w:r w:rsidRPr="008370F6">
        <w:rPr>
          <w:lang w:val="en-US"/>
        </w:rPr>
        <w:t>L) and there was no significant difference versus untreated controls in the transfusion rate</w:t>
      </w:r>
      <w:r>
        <w:rPr>
          <w:lang w:val="en-US"/>
        </w:rPr>
        <w:t>.</w:t>
      </w:r>
      <w:r>
        <w:rPr>
          <w:lang w:val="en-US"/>
        </w:rPr>
        <w:fldChar w:fldCharType="begin">
          <w:fldData xml:space="preserve">PEVuZE5vdGU+PENpdGU+PEF1dGhvcj5RdWFydGVybWFuPC9BdXRob3I+PFllYXI+MjAyMTwvWWVh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RdWFydGVybWFuPC9BdXRob3I+PFllYXI+MjAyMTwvWWVh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14</w:t>
      </w:r>
      <w:r>
        <w:rPr>
          <w:lang w:val="en-US"/>
        </w:rPr>
        <w:fldChar w:fldCharType="end"/>
      </w:r>
    </w:p>
    <w:p w14:paraId="75C5ADE0" w14:textId="769D4BFD" w:rsidR="00047351" w:rsidRPr="008370F6" w:rsidRDefault="00047351" w:rsidP="00047351">
      <w:pPr>
        <w:pStyle w:val="ListParagraph"/>
        <w:numPr>
          <w:ilvl w:val="1"/>
          <w:numId w:val="2"/>
        </w:numPr>
        <w:spacing w:line="480" w:lineRule="auto"/>
        <w:rPr>
          <w:lang w:val="en-US"/>
        </w:rPr>
      </w:pPr>
      <w:r w:rsidRPr="008370F6">
        <w:rPr>
          <w:lang w:val="en-US"/>
        </w:rPr>
        <w:t>One study compared IV iron with oral iron, and there were no significant differences in Hb increments or transfusion</w:t>
      </w:r>
      <w:r>
        <w:rPr>
          <w:lang w:val="en-US"/>
        </w:rPr>
        <w:t xml:space="preserve"> utilization.</w:t>
      </w:r>
      <w:r w:rsidRPr="008370F6">
        <w:rPr>
          <w:lang w:val="en-US"/>
        </w:rPr>
        <w:fldChar w:fldCharType="begin">
          <w:fldData xml:space="preserve">PEVuZE5vdGU+PENpdGU+PEF1dGhvcj5QYWRtYW5hYmhhbjwvQXV0aG9yPjxZZWFyPjIwMTk8L1ll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</w:fldData>
        </w:fldChar>
      </w:r>
      <w:r w:rsidR="00EE0248">
        <w:rPr>
          <w:lang w:val="en-US"/>
        </w:rPr>
        <w:instrText xml:space="preserve"> ADDIN EN.CITE </w:instrText>
      </w:r>
      <w:r w:rsidR="00EE0248">
        <w:rPr>
          <w:lang w:val="en-US"/>
        </w:rPr>
        <w:fldChar w:fldCharType="begin">
          <w:fldData xml:space="preserve">PEVuZE5vdGU+PENpdGU+PEF1dGhvcj5QYWRtYW5hYmhhbjwvQXV0aG9yPjxZZWFyPjIwMTk8L1ll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2</w:t>
      </w:r>
      <w:r w:rsidRPr="008370F6">
        <w:rPr>
          <w:lang w:val="en-US"/>
        </w:rPr>
        <w:fldChar w:fldCharType="end"/>
      </w:r>
    </w:p>
    <w:p w14:paraId="3BAC70B9" w14:textId="77777777" w:rsidR="00047351" w:rsidRPr="008370F6" w:rsidRDefault="00047351" w:rsidP="00047351">
      <w:pPr>
        <w:pStyle w:val="Heading4"/>
        <w:spacing w:line="480" w:lineRule="auto"/>
      </w:pPr>
      <w:r w:rsidRPr="008370F6">
        <w:t>Surgery for colorectal cancer</w:t>
      </w:r>
    </w:p>
    <w:p w14:paraId="616D36E8" w14:textId="5F47C0CD" w:rsidR="00047351" w:rsidRPr="008370F6" w:rsidRDefault="00047351" w:rsidP="00047351">
      <w:pPr>
        <w:pStyle w:val="ListParagraph"/>
        <w:numPr>
          <w:ilvl w:val="0"/>
          <w:numId w:val="1"/>
        </w:numPr>
        <w:spacing w:line="480" w:lineRule="auto"/>
        <w:rPr>
          <w:lang w:val="en-US"/>
        </w:rPr>
      </w:pPr>
      <w:r w:rsidRPr="008370F6">
        <w:rPr>
          <w:lang w:val="en-US"/>
        </w:rPr>
        <w:t>Systematic review evaluating the efficacy of preoperative iron supplementation in the treatment of anemia in surgery for colorectal carcinoma, published in 2015: “In anemic patients who require surgery for colorectal carcinoma, current evidence is of inadequate quality to draw a definitive conclusion on the efficacy of the various measures to treat preoperative anemia.”</w:t>
      </w:r>
      <w:r w:rsidRPr="008370F6">
        <w:rPr>
          <w:lang w:val="en-US"/>
        </w:rPr>
        <w:fldChar w:fldCharType="begin">
          <w:fldData xml:space="preserve">PEVuZE5vdGU+PENpdGU+PEF1dGhvcj5Cb3JzdGxhcDwvQXV0aG9yPjxZZWFyPjIwMTU8L1llYXI+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</w:fldData>
        </w:fldChar>
      </w:r>
      <w:r w:rsidR="00EE0248">
        <w:rPr>
          <w:lang w:val="en-US"/>
        </w:rPr>
        <w:instrText xml:space="preserve"> ADDIN EN.CITE </w:instrText>
      </w:r>
      <w:r w:rsidR="00EE0248">
        <w:rPr>
          <w:lang w:val="en-US"/>
        </w:rPr>
        <w:fldChar w:fldCharType="begin">
          <w:fldData xml:space="preserve">PEVuZE5vdGU+PENpdGU+PEF1dGhvcj5Cb3JzdGxhcDwvQXV0aG9yPjxZZWFyPjIwMTU8L1llYXI+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5</w:t>
      </w:r>
      <w:r w:rsidRPr="008370F6">
        <w:rPr>
          <w:lang w:val="en-US"/>
        </w:rPr>
        <w:fldChar w:fldCharType="end"/>
      </w:r>
    </w:p>
    <w:p w14:paraId="35E049FC" w14:textId="5267A397" w:rsidR="00047351" w:rsidRPr="008370F6" w:rsidRDefault="00047351" w:rsidP="00047351">
      <w:pPr>
        <w:pStyle w:val="ListParagraph"/>
        <w:numPr>
          <w:ilvl w:val="0"/>
          <w:numId w:val="1"/>
        </w:numPr>
        <w:spacing w:line="480" w:lineRule="auto"/>
        <w:rPr>
          <w:lang w:val="en-US"/>
        </w:rPr>
      </w:pPr>
      <w:r w:rsidRPr="008370F6">
        <w:rPr>
          <w:lang w:val="en-US"/>
        </w:rPr>
        <w:t xml:space="preserve">The literature search identified </w:t>
      </w:r>
      <w:r>
        <w:rPr>
          <w:lang w:val="en-US"/>
        </w:rPr>
        <w:t>eight</w:t>
      </w:r>
      <w:r w:rsidRPr="008370F6">
        <w:rPr>
          <w:lang w:val="en-US"/>
        </w:rPr>
        <w:t xml:space="preserve"> studies assessing preoperative </w:t>
      </w:r>
      <w:r>
        <w:rPr>
          <w:lang w:val="en-US"/>
        </w:rPr>
        <w:t xml:space="preserve">iron </w:t>
      </w:r>
      <w:r w:rsidRPr="008370F6">
        <w:rPr>
          <w:lang w:val="en-US"/>
        </w:rPr>
        <w:t>therapy, of which five were performed in patients with preoperative anemia and two in patients either with or without preoperative anemia</w:t>
      </w:r>
      <w:r>
        <w:rPr>
          <w:lang w:val="en-US"/>
        </w:rPr>
        <w:t>.</w:t>
      </w:r>
      <w:r w:rsidRPr="008370F6">
        <w:rPr>
          <w:lang w:val="en-US"/>
        </w:rPr>
        <w:fldChar w:fldCharType="begin">
          <w:fldData xml:space="preserve">PEVuZE5vdGU+PENpdGU+PEF1dGhvcj5FZHdhcmRzPC9BdXRob3I+PFllYXI+MjAwOTwvWWVhcj48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</w:fldData>
        </w:fldChar>
      </w:r>
      <w:r w:rsidR="00EE0248">
        <w:rPr>
          <w:lang w:val="en-US"/>
        </w:rPr>
        <w:instrText xml:space="preserve"> ADDIN EN.CITE </w:instrText>
      </w:r>
      <w:r w:rsidR="00EE0248">
        <w:rPr>
          <w:lang w:val="en-US"/>
        </w:rPr>
        <w:fldChar w:fldCharType="begin">
          <w:fldData xml:space="preserve">PEVuZE5vdGU+PENpdGU+PEF1dGhvcj5FZHdhcmRzPC9BdXRob3I+PFllYXI+MjAwOTwvWWVhcj48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6-23</w:t>
      </w:r>
      <w:r w:rsidRPr="008370F6">
        <w:rPr>
          <w:lang w:val="en-US"/>
        </w:rPr>
        <w:fldChar w:fldCharType="end"/>
      </w:r>
    </w:p>
    <w:p w14:paraId="78830B01" w14:textId="65327552" w:rsidR="00047351" w:rsidRPr="008370F6" w:rsidRDefault="00047351" w:rsidP="00047351">
      <w:pPr>
        <w:pStyle w:val="ListParagraph"/>
        <w:numPr>
          <w:ilvl w:val="1"/>
          <w:numId w:val="1"/>
        </w:numPr>
        <w:spacing w:line="480" w:lineRule="auto"/>
        <w:rPr>
          <w:lang w:val="en-US"/>
        </w:rPr>
      </w:pPr>
      <w:r w:rsidRPr="008370F6">
        <w:rPr>
          <w:lang w:val="en-US"/>
        </w:rPr>
        <w:t xml:space="preserve">Two </w:t>
      </w:r>
      <w:r>
        <w:rPr>
          <w:lang w:val="en-US"/>
        </w:rPr>
        <w:t>out of</w:t>
      </w:r>
      <w:r w:rsidRPr="008370F6">
        <w:rPr>
          <w:lang w:val="en-US"/>
        </w:rPr>
        <w:t xml:space="preserve"> three studies comparing treatment with placebo or no treatment reported that treatment was beneficial (e.g., increased Hb levels, decreased blood transfusions)</w:t>
      </w:r>
      <w:r>
        <w:rPr>
          <w:lang w:val="en-US"/>
        </w:rPr>
        <w:t>.</w:t>
      </w:r>
      <w:r w:rsidRPr="008370F6">
        <w:rPr>
          <w:lang w:val="en-US"/>
        </w:rPr>
        <w:fldChar w:fldCharType="begin">
          <w:fldData xml:space="preserve">PEVuZE5vdGU+PENpdGU+PEF1dGhvcj5MaWRkZXI8L0F1dGhvcj48WWVhcj4yMDA3PC9ZZWFyPjxS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</w:fldData>
        </w:fldChar>
      </w:r>
      <w:r w:rsidR="00EE0248">
        <w:rPr>
          <w:lang w:val="en-US"/>
        </w:rPr>
        <w:instrText xml:space="preserve"> ADDIN EN.CITE </w:instrText>
      </w:r>
      <w:r w:rsidR="00EE0248">
        <w:rPr>
          <w:lang w:val="en-US"/>
        </w:rPr>
        <w:fldChar w:fldCharType="begin">
          <w:fldData xml:space="preserve">PEVuZE5vdGU+PENpdGU+PEF1dGhvcj5MaWRkZXI8L0F1dGhvcj48WWVhcj4yMDA3PC9ZZWFyPjxS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20, 21</w:t>
      </w:r>
      <w:r w:rsidRPr="008370F6">
        <w:rPr>
          <w:lang w:val="en-US"/>
        </w:rPr>
        <w:fldChar w:fldCharType="end"/>
      </w:r>
      <w:r w:rsidRPr="008370F6">
        <w:rPr>
          <w:lang w:val="en-US"/>
        </w:rPr>
        <w:t xml:space="preserve"> The study with negative results was an assessment of IV iron administered 14 days before surgery in patients either with or without anemia</w:t>
      </w:r>
      <w:r>
        <w:rPr>
          <w:lang w:val="en-US"/>
        </w:rPr>
        <w:t>.</w:t>
      </w:r>
      <w:r w:rsidRPr="008370F6">
        <w:rPr>
          <w:lang w:val="en-US"/>
        </w:rPr>
        <w:fldChar w:fldCharType="begin">
          <w:fldData xml:space="preserve">PEVuZE5vdGU+PENpdGU+PEF1dGhvcj5FZHdhcmRzPC9BdXRob3I+PFllYXI+MjAwOTwvWWVhcj48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</w:fldData>
        </w:fldChar>
      </w:r>
      <w:r w:rsidR="00EE0248">
        <w:rPr>
          <w:lang w:val="en-US"/>
        </w:rPr>
        <w:instrText xml:space="preserve"> ADDIN EN.CITE </w:instrText>
      </w:r>
      <w:r w:rsidR="00EE0248">
        <w:rPr>
          <w:lang w:val="en-US"/>
        </w:rPr>
        <w:fldChar w:fldCharType="begin">
          <w:fldData xml:space="preserve">PEVuZE5vdGU+PENpdGU+PEF1dGhvcj5FZHdhcmRzPC9BdXRob3I+PFllYXI+MjAwOTwvWWVhcj48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6</w:t>
      </w:r>
      <w:r w:rsidRPr="008370F6">
        <w:rPr>
          <w:lang w:val="en-US"/>
        </w:rPr>
        <w:fldChar w:fldCharType="end"/>
      </w:r>
    </w:p>
    <w:p w14:paraId="564A29FC" w14:textId="04A8FF3D" w:rsidR="00047351" w:rsidRDefault="00047351" w:rsidP="00047351">
      <w:pPr>
        <w:pStyle w:val="ListParagraph"/>
        <w:numPr>
          <w:ilvl w:val="1"/>
          <w:numId w:val="1"/>
        </w:numPr>
        <w:spacing w:line="480" w:lineRule="auto"/>
        <w:rPr>
          <w:lang w:val="en-US"/>
        </w:rPr>
      </w:pPr>
      <w:r w:rsidRPr="008370F6">
        <w:rPr>
          <w:lang w:val="en-US"/>
        </w:rPr>
        <w:t xml:space="preserve">Three studies compared IV iron with oral iron. In the first, there was no significant difference in </w:t>
      </w:r>
      <w:r>
        <w:rPr>
          <w:lang w:val="en-US"/>
        </w:rPr>
        <w:t xml:space="preserve">the use of </w:t>
      </w:r>
      <w:r w:rsidRPr="008370F6">
        <w:rPr>
          <w:lang w:val="en-US"/>
        </w:rPr>
        <w:t>blood transfusion, but significantly higher Hb levels were observed in the IV iron group</w:t>
      </w:r>
      <w:r>
        <w:rPr>
          <w:lang w:val="en-US"/>
        </w:rPr>
        <w:t>.</w:t>
      </w:r>
      <w:r w:rsidRPr="008370F6">
        <w:rPr>
          <w:lang w:val="en-US"/>
        </w:rPr>
        <w:fldChar w:fldCharType="begin">
          <w:fldData xml:space="preserve">PEVuZE5vdGU+PENpdGU+PEF1dGhvcj5LZWVsZXI8L0F1dGhvcj48WWVhcj4yMDE3PC9ZZWFyPjxS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=
</w:fldData>
        </w:fldChar>
      </w:r>
      <w:r w:rsidR="00EE0248">
        <w:rPr>
          <w:lang w:val="en-US"/>
        </w:rPr>
        <w:instrText xml:space="preserve"> ADDIN EN.CITE </w:instrText>
      </w:r>
      <w:r w:rsidR="00EE0248">
        <w:rPr>
          <w:lang w:val="en-US"/>
        </w:rPr>
        <w:fldChar w:fldCharType="begin">
          <w:fldData xml:space="preserve">PEVuZE5vdGU+PENpdGU+PEF1dGhvcj5LZWVsZXI8L0F1dGhvcj48WWVhcj4yMDE3PC9ZZWFyPjxS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8</w:t>
      </w:r>
      <w:r w:rsidRPr="008370F6">
        <w:rPr>
          <w:lang w:val="en-US"/>
        </w:rPr>
        <w:fldChar w:fldCharType="end"/>
      </w:r>
      <w:r w:rsidRPr="008370F6">
        <w:rPr>
          <w:lang w:val="en-US"/>
        </w:rPr>
        <w:t xml:space="preserve"> The second study reported that IV iron is more efficacious at improving quality of life scores than oral iron</w:t>
      </w:r>
      <w:r>
        <w:rPr>
          <w:lang w:val="en-US"/>
        </w:rPr>
        <w:t>.</w:t>
      </w:r>
      <w:r w:rsidRPr="008370F6">
        <w:rPr>
          <w:lang w:val="en-US"/>
        </w:rPr>
        <w:fldChar w:fldCharType="begin">
          <w:fldData xml:space="preserve">PEVuZE5vdGU+PENpdGU+PEF1dGhvcj5LZWVsZXI8L0F1dGhvcj48WWVhcj4yMDE5PC9ZZWFyPjxS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</w:fldData>
        </w:fldChar>
      </w:r>
      <w:r w:rsidR="00EE0248">
        <w:rPr>
          <w:lang w:val="en-US"/>
        </w:rPr>
        <w:instrText xml:space="preserve"> ADDIN EN.CITE </w:instrText>
      </w:r>
      <w:r w:rsidR="00EE0248">
        <w:rPr>
          <w:lang w:val="en-US"/>
        </w:rPr>
        <w:fldChar w:fldCharType="begin">
          <w:fldData xml:space="preserve">PEVuZE5vdGU+PENpdGU+PEF1dGhvcj5LZWVsZXI8L0F1dGhvcj48WWVhcj4yMDE5PC9ZZWFyPjxS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17</w:t>
      </w:r>
      <w:r w:rsidRPr="008370F6">
        <w:rPr>
          <w:lang w:val="en-US"/>
        </w:rPr>
        <w:fldChar w:fldCharType="end"/>
      </w:r>
      <w:r w:rsidRPr="008370F6">
        <w:rPr>
          <w:lang w:val="en-US"/>
        </w:rPr>
        <w:t xml:space="preserve"> The third of these comparisons reported no significant difference between IV and oral iron in 5-year survival, bu</w:t>
      </w:r>
      <w:r>
        <w:rPr>
          <w:lang w:val="en-US"/>
        </w:rPr>
        <w:t>t</w:t>
      </w:r>
      <w:r w:rsidRPr="008370F6">
        <w:rPr>
          <w:lang w:val="en-US"/>
        </w:rPr>
        <w:t xml:space="preserve"> preoperative resolution of anemia was associated with significantly improved 5-year survival</w:t>
      </w:r>
      <w:r>
        <w:rPr>
          <w:lang w:val="en-US"/>
        </w:rPr>
        <w:t>.</w:t>
      </w:r>
      <w:r w:rsidRPr="008370F6">
        <w:rPr>
          <w:lang w:val="en-US"/>
        </w:rPr>
        <w:fldChar w:fldCharType="begin">
          <w:fldData xml:space="preserve">PEVuZE5vdGU+PENpdGU+PEF1dGhvcj5EaWNrc29uPC9BdXRob3I+PFllYXI+MjAyMDwvWWVhcj48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</w:fldData>
        </w:fldChar>
      </w:r>
      <w:r w:rsidR="00EE0248">
        <w:rPr>
          <w:lang w:val="en-US"/>
        </w:rPr>
        <w:instrText xml:space="preserve"> ADDIN EN.CITE </w:instrText>
      </w:r>
      <w:r w:rsidR="00EE0248">
        <w:rPr>
          <w:lang w:val="en-US"/>
        </w:rPr>
        <w:fldChar w:fldCharType="begin">
          <w:fldData xml:space="preserve">PEVuZE5vdGU+PENpdGU+PEF1dGhvcj5EaWNrc29uPC9BdXRob3I+PFllYXI+MjAyMDwvWWVhcj48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23</w:t>
      </w:r>
      <w:r w:rsidRPr="008370F6">
        <w:rPr>
          <w:lang w:val="en-US"/>
        </w:rPr>
        <w:fldChar w:fldCharType="end"/>
      </w:r>
    </w:p>
    <w:p w14:paraId="763995DD" w14:textId="073D70D6" w:rsidR="00047351" w:rsidRPr="008370F6" w:rsidRDefault="00047351" w:rsidP="00047351">
      <w:pPr>
        <w:pStyle w:val="ListParagraph"/>
        <w:numPr>
          <w:ilvl w:val="1"/>
          <w:numId w:val="1"/>
        </w:numPr>
        <w:spacing w:line="480" w:lineRule="auto"/>
        <w:rPr>
          <w:lang w:val="en-US"/>
        </w:rPr>
      </w:pPr>
      <w:r>
        <w:rPr>
          <w:lang w:val="en-US"/>
        </w:rPr>
        <w:lastRenderedPageBreak/>
        <w:t>A retrospective study compared IV iron with standard care (oral iron or no iron supplementation) in patients with preoperative anemia.</w:t>
      </w:r>
      <w:r>
        <w:rPr>
          <w:lang w:val="en-US"/>
        </w:rPr>
        <w:fldChar w:fldCharType="begin">
          <w:fldData xml:space="preserve">PEVuZE5vdGU+PENpdGU+PEF1dGhvcj5MYXNvLU1vcmFsZXM8L0F1dGhvcj48WWVhcj4yMDE3PC9Z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=
</w:fldData>
        </w:fldChar>
      </w:r>
      <w:r w:rsidR="00EE0248">
        <w:rPr>
          <w:lang w:val="en-US"/>
        </w:rPr>
        <w:instrText xml:space="preserve"> ADDIN EN.CITE </w:instrText>
      </w:r>
      <w:r w:rsidR="00EE0248">
        <w:rPr>
          <w:lang w:val="en-US"/>
        </w:rPr>
        <w:fldChar w:fldCharType="begin">
          <w:fldData xml:space="preserve">PEVuZE5vdGU+PENpdGU+PEF1dGhvcj5MYXNvLU1vcmFsZXM8L0F1dGhvcj48WWVhcj4yMDE3PC9Z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2</w:t>
      </w:r>
      <w:r>
        <w:rPr>
          <w:lang w:val="en-US"/>
        </w:rPr>
        <w:fldChar w:fldCharType="end"/>
      </w:r>
      <w:r>
        <w:rPr>
          <w:lang w:val="en-US"/>
        </w:rPr>
        <w:t xml:space="preserve"> Individuals receiving IV iron had lower Hb levels at first presentation than those receiving standard care, but Hb levels on the day of surgery and at postoperative day 30 did not differ between the two groups. There were no significant between-group differences in RBC transfusion, but a lower infection rate was reported in the IV iron group.</w:t>
      </w:r>
    </w:p>
    <w:p w14:paraId="1A374004" w14:textId="77777777" w:rsidR="00047351" w:rsidRPr="008370F6" w:rsidRDefault="00047351" w:rsidP="00047351">
      <w:pPr>
        <w:pStyle w:val="Heading4"/>
        <w:spacing w:line="480" w:lineRule="auto"/>
      </w:pPr>
      <w:r w:rsidRPr="008370F6">
        <w:t>Orthopedic surgery</w:t>
      </w:r>
    </w:p>
    <w:p w14:paraId="549F8F53" w14:textId="3DEA97E2" w:rsidR="00047351" w:rsidRPr="008370F6" w:rsidRDefault="00047351" w:rsidP="00047351">
      <w:pPr>
        <w:pStyle w:val="ListParagraph"/>
        <w:numPr>
          <w:ilvl w:val="0"/>
          <w:numId w:val="3"/>
        </w:numPr>
        <w:spacing w:line="480" w:lineRule="auto"/>
        <w:rPr>
          <w:lang w:val="en-US"/>
        </w:rPr>
      </w:pPr>
      <w:r w:rsidRPr="008370F6">
        <w:rPr>
          <w:lang w:val="en-US"/>
        </w:rPr>
        <w:t>Systematic review of preoperative anemia treatment with IV iron in major orthopedic surgery, published in 2020: “We cannot recommend preoperative IV iron therapy for all patients scheduled for major orthopedic surgery. However, for patients with known iron-deficiency anemia</w:t>
      </w:r>
      <w:r>
        <w:rPr>
          <w:lang w:val="en-US"/>
        </w:rPr>
        <w:t xml:space="preserve"> (IDA)</w:t>
      </w:r>
      <w:r w:rsidRPr="008370F6">
        <w:rPr>
          <w:lang w:val="en-US"/>
        </w:rPr>
        <w:t>, we still recommend the preoperative treatment with iron supplementation.”</w:t>
      </w:r>
      <w:r w:rsidRPr="008370F6">
        <w:rPr>
          <w:lang w:val="en-US"/>
        </w:rPr>
        <w:fldChar w:fldCharType="begin"/>
      </w:r>
      <w:r w:rsidR="00EE0248">
        <w:rPr>
          <w:lang w:val="en-US"/>
        </w:rPr>
        <w:instrText xml:space="preserve"> ADDIN EN.CITE &lt;EndNote&gt;&lt;Cite&gt;&lt;Author&gt;Smith&lt;/Author&gt;&lt;Year&gt;2020&lt;/Year&gt;&lt;RecNum&gt;35&lt;/RecNum&gt;&lt;DisplayText&gt;&lt;style face="superscript"&gt;24&lt;/style&gt;&lt;/DisplayText&gt;&lt;record&gt;&lt;rec-number&gt;35&lt;/rec-number&gt;&lt;foreign-keys&gt;&lt;key app="EN" db-id="w9w9p952zpsxvoefeasxav94ts9p9wdzvxpf" timestamp="1613501694"&gt;35&lt;/key&gt;&lt;/foreign-keys&gt;&lt;ref-type name="Journal Article"&gt;17&lt;/ref-type&gt;&lt;contributors&gt;&lt;authors&gt;&lt;author&gt;Smith, A.&lt;/author&gt;&lt;author&gt;Moon, T.&lt;/author&gt;&lt;author&gt;Pak, T.&lt;/author&gt;&lt;author&gt;Park, B.&lt;/author&gt;&lt;author&gt;Urman, R. D.&lt;/author&gt;&lt;/authors&gt;&lt;/contributors&gt;&lt;auth-address&gt;Department of Anesthesiology and Pain Management, University of Texas Southwestern Medical Center, Dallas, TX, USA.&amp;#xD;Department of Anesthesiology, Perioperative Pain and Medicine, Brigham and Women&amp;apos;s Hospital, Harvard Medical School, Boston, MA, USA.&amp;#xD;Center for Surgery and Public Health, Harvard Medical School, Boston, MA, USA.&lt;/auth-address&gt;&lt;titles&gt;&lt;title&gt;Preoperative Anemia Treatment With Intravenous Iron in Patients Undergoing Major Orthopedic Surgery: A Systematic Review&lt;/title&gt;&lt;secondary-title&gt;Geriatr Orthop Surg Rehabil&lt;/secondary-title&gt;&lt;/titles&gt;&lt;periodical&gt;&lt;full-title&gt;Geriatr Orthop Surg Rehabil&lt;/full-title&gt;&lt;/periodical&gt;&lt;pages&gt;2151459320935094&lt;/pages&gt;&lt;volume&gt;11&lt;/volume&gt;&lt;edition&gt;2020/07/09&lt;/edition&gt;&lt;keywords&gt;&lt;keyword&gt;anemia&lt;/keyword&gt;&lt;keyword&gt;hemoglobin&lt;/keyword&gt;&lt;keyword&gt;intravenous iron&lt;/keyword&gt;&lt;keyword&gt;iron deficiency anemia&lt;/keyword&gt;&lt;keyword&gt;orthopedic surgery&lt;/keyword&gt;&lt;keyword&gt;preoperative&lt;/keyword&gt;&lt;keyword&gt;of interest with respect to the research, authorship, and/or publication of this&lt;/keyword&gt;&lt;keyword&gt;article.&lt;/keyword&gt;&lt;/keywords&gt;&lt;dates&gt;&lt;year&gt;2020&lt;/year&gt;&lt;/dates&gt;&lt;isbn&gt;2151-4585 (Print)&amp;#xD;2151-4585&lt;/isbn&gt;&lt;accession-num&gt;32637197&lt;/accession-num&gt;&lt;urls&gt;&lt;/urls&gt;&lt;custom2&gt;PMC7323265&lt;/custom2&gt;&lt;electronic-resource-num&gt;10.1177/2151459320935094&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24</w:t>
      </w:r>
      <w:r w:rsidRPr="008370F6">
        <w:rPr>
          <w:lang w:val="en-US"/>
        </w:rPr>
        <w:fldChar w:fldCharType="end"/>
      </w:r>
    </w:p>
    <w:p w14:paraId="084A5400" w14:textId="73BA9740" w:rsidR="00047351" w:rsidRPr="008370F6" w:rsidRDefault="00047351" w:rsidP="00047351">
      <w:pPr>
        <w:pStyle w:val="ListParagraph"/>
        <w:numPr>
          <w:ilvl w:val="0"/>
          <w:numId w:val="2"/>
        </w:numPr>
        <w:spacing w:line="480" w:lineRule="auto"/>
        <w:rPr>
          <w:lang w:val="en-US"/>
        </w:rPr>
      </w:pPr>
      <w:r w:rsidRPr="008370F6">
        <w:rPr>
          <w:lang w:val="en-US"/>
        </w:rPr>
        <w:t>Systematic review and meta-analysis of the clinical effectiveness of preoperative iron in anemic patients undergoing elective total hip (THR) or total knee replacement (TKR), published in 2020: “Preoperative iron in anemic, elective THR or TKR patients, significantly reduces the number of patients and number of units transfused and length of stay. This review lacks high-quality RCTs which might allow us to recommend an optimum treatment modality, but our exploratory analysis suggests IV iron correlates with a greater Hb increase than oral iron.”</w:t>
      </w:r>
      <w:r w:rsidRPr="008370F6">
        <w:rPr>
          <w:lang w:val="en-US"/>
        </w:rPr>
        <w:fldChar w:fldCharType="begin"/>
      </w:r>
      <w:r w:rsidR="00EE0248">
        <w:rPr>
          <w:lang w:val="en-US"/>
        </w:rPr>
        <w:instrText xml:space="preserve"> ADDIN EN.CITE &lt;EndNote&gt;&lt;Cite&gt;&lt;Author&gt;Scrimshire&lt;/Author&gt;&lt;Year&gt;2020&lt;/Year&gt;&lt;RecNum&gt;5&lt;/RecNum&gt;&lt;DisplayText&gt;&lt;style face="superscript"&gt;25&lt;/style&gt;&lt;/DisplayText&gt;&lt;record&gt;&lt;rec-number&gt;5&lt;/rec-number&gt;&lt;foreign-keys&gt;&lt;key app="EN" db-id="w9w9p952zpsxvoefeasxav94ts9p9wdzvxpf" timestamp="1612896850"&gt;5&lt;/key&gt;&lt;/foreign-keys&gt;&lt;ref-type name="Journal Article"&gt;17&lt;/ref-type&gt;&lt;contributors&gt;&lt;authors&gt;&lt;author&gt;Scrimshire, A. B.&lt;/author&gt;&lt;author&gt;Booth, A.&lt;/author&gt;&lt;author&gt;Fairhurst, C.&lt;/author&gt;&lt;author&gt;Kotze, A.&lt;/author&gt;&lt;author&gt;Reed, M.&lt;/author&gt;&lt;author&gt;McDaid, C.&lt;/author&gt;&lt;/authors&gt;&lt;/contributors&gt;&lt;auth-address&gt;Department of Health Sciences, University of York, York, UK Ashley.Scrimshire@nhs.net.&amp;#xD;Northumbria Healthcare NHS Foundation Trust, Ashington, UK.&amp;#xD;Department of Health Sciences, University of York, York, UK.&amp;#xD;Leeds Teaching Hospitals, Leeds, UK.&lt;/auth-address&gt;&lt;titles&gt;&lt;title&gt;Preoperative iron treatment in anaemic patients undergoing elective total hip or knee arthroplasty: a systematic review and meta-analysis&lt;/title&gt;&lt;secondary-title&gt;BMJ Open&lt;/secondary-title&gt;&lt;/titles&gt;&lt;periodical&gt;&lt;full-title&gt;BMJ Open&lt;/full-title&gt;&lt;/periodical&gt;&lt;pages&gt;e036592&lt;/pages&gt;&lt;volume&gt;10&lt;/volume&gt;&lt;number&gt;10&lt;/number&gt;&lt;edition&gt;2020/11/02&lt;/edition&gt;&lt;keywords&gt;&lt;keyword&gt;*anaemia&lt;/keyword&gt;&lt;keyword&gt;*hip&lt;/keyword&gt;&lt;keyword&gt;*knee&lt;/keyword&gt;&lt;keyword&gt;*orthopaedic &amp;amp; trauma surgery&lt;/keyword&gt;&lt;/keywords&gt;&lt;dates&gt;&lt;year&gt;2020&lt;/year&gt;&lt;pub-dates&gt;&lt;date&gt;Oct 31&lt;/date&gt;&lt;/pub-dates&gt;&lt;/dates&gt;&lt;isbn&gt;2044-6055&lt;/isbn&gt;&lt;accession-num&gt;33130561&lt;/accession-num&gt;&lt;urls&gt;&lt;/urls&gt;&lt;electronic-resource-num&gt;10.1136/bmjopen-2019-036592&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25</w:t>
      </w:r>
      <w:r w:rsidRPr="008370F6">
        <w:rPr>
          <w:lang w:val="en-US"/>
        </w:rPr>
        <w:fldChar w:fldCharType="end"/>
      </w:r>
    </w:p>
    <w:p w14:paraId="2685263E" w14:textId="60964BCC" w:rsidR="00047351" w:rsidRPr="008370F6" w:rsidRDefault="00047351" w:rsidP="00047351">
      <w:pPr>
        <w:pStyle w:val="ListParagraph"/>
        <w:numPr>
          <w:ilvl w:val="0"/>
          <w:numId w:val="2"/>
        </w:numPr>
        <w:spacing w:line="480" w:lineRule="auto"/>
        <w:rPr>
          <w:lang w:val="en-US"/>
        </w:rPr>
      </w:pPr>
      <w:r w:rsidRPr="008370F6">
        <w:rPr>
          <w:lang w:val="en-US"/>
        </w:rPr>
        <w:t xml:space="preserve">The literature search identified </w:t>
      </w:r>
      <w:r>
        <w:rPr>
          <w:lang w:val="en-US"/>
        </w:rPr>
        <w:t>three</w:t>
      </w:r>
      <w:r w:rsidRPr="008370F6">
        <w:rPr>
          <w:lang w:val="en-US"/>
        </w:rPr>
        <w:t xml:space="preserve"> studies assessing preoperative </w:t>
      </w:r>
      <w:r>
        <w:rPr>
          <w:lang w:val="en-US"/>
        </w:rPr>
        <w:t xml:space="preserve">iron </w:t>
      </w:r>
      <w:r w:rsidRPr="008370F6">
        <w:rPr>
          <w:lang w:val="en-US"/>
        </w:rPr>
        <w:t xml:space="preserve">therapy, of which </w:t>
      </w:r>
      <w:r>
        <w:rPr>
          <w:lang w:val="en-US"/>
        </w:rPr>
        <w:t>one was</w:t>
      </w:r>
      <w:r w:rsidRPr="008370F6">
        <w:rPr>
          <w:lang w:val="en-US"/>
        </w:rPr>
        <w:t xml:space="preserve"> performed in patients with preoperative anemia and </w:t>
      </w:r>
      <w:r>
        <w:rPr>
          <w:lang w:val="en-US"/>
        </w:rPr>
        <w:t>two</w:t>
      </w:r>
      <w:r w:rsidRPr="008370F6">
        <w:rPr>
          <w:lang w:val="en-US"/>
        </w:rPr>
        <w:t xml:space="preserve"> were performed in patients either with or without preoperative anemia</w:t>
      </w:r>
      <w:r>
        <w:rPr>
          <w:lang w:val="en-US"/>
        </w:rPr>
        <w:t>.</w:t>
      </w:r>
      <w:r>
        <w:rPr>
          <w:lang w:val="en-US"/>
        </w:rPr>
        <w:fldChar w:fldCharType="begin">
          <w:fldData xml:space="preserve">PEVuZE5vdGU+PENpdGU+PEF1dGhvcj5CcmlndWdsaW88L0F1dGhvcj48WWVhcj4yMDIwPC9ZZWFy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CcmlndWdsaW88L0F1dGhvcj48WWVhcj4yMDIwPC9ZZWFy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6-28</w:t>
      </w:r>
      <w:r>
        <w:rPr>
          <w:lang w:val="en-US"/>
        </w:rPr>
        <w:fldChar w:fldCharType="end"/>
      </w:r>
    </w:p>
    <w:p w14:paraId="5D18F2BC" w14:textId="72EAAE35" w:rsidR="00047351" w:rsidRPr="008370F6" w:rsidRDefault="00047351" w:rsidP="00047351">
      <w:pPr>
        <w:pStyle w:val="ListParagraph"/>
        <w:numPr>
          <w:ilvl w:val="1"/>
          <w:numId w:val="2"/>
        </w:numPr>
        <w:spacing w:line="480" w:lineRule="auto"/>
        <w:rPr>
          <w:lang w:val="en-US"/>
        </w:rPr>
      </w:pPr>
      <w:r>
        <w:rPr>
          <w:lang w:val="en-US"/>
        </w:rPr>
        <w:t>Two</w:t>
      </w:r>
      <w:r w:rsidRPr="008370F6">
        <w:rPr>
          <w:lang w:val="en-US"/>
        </w:rPr>
        <w:t xml:space="preserve"> of these studies compared treatment versus placebo or no treatment, and </w:t>
      </w:r>
      <w:r>
        <w:rPr>
          <w:lang w:val="en-US"/>
        </w:rPr>
        <w:t xml:space="preserve">both </w:t>
      </w:r>
      <w:r w:rsidRPr="008370F6">
        <w:rPr>
          <w:lang w:val="en-US"/>
        </w:rPr>
        <w:t>reported that treatment was beneficial (</w:t>
      </w:r>
      <w:r>
        <w:rPr>
          <w:lang w:val="en-US"/>
        </w:rPr>
        <w:t>e.g.</w:t>
      </w:r>
      <w:r w:rsidRPr="008370F6">
        <w:rPr>
          <w:lang w:val="en-US"/>
        </w:rPr>
        <w:t xml:space="preserve">, increased Hb levels, </w:t>
      </w:r>
      <w:r>
        <w:rPr>
          <w:lang w:val="en-US"/>
        </w:rPr>
        <w:t xml:space="preserve">decreased RBC </w:t>
      </w:r>
      <w:r>
        <w:rPr>
          <w:lang w:val="en-US"/>
        </w:rPr>
        <w:lastRenderedPageBreak/>
        <w:t>transfusions</w:t>
      </w:r>
      <w:r w:rsidRPr="008370F6">
        <w:rPr>
          <w:lang w:val="en-US"/>
        </w:rPr>
        <w:t>)</w:t>
      </w:r>
      <w:r>
        <w:rPr>
          <w:lang w:val="en-US"/>
        </w:rPr>
        <w:t>.</w:t>
      </w:r>
      <w:r>
        <w:rPr>
          <w:lang w:val="en-US"/>
        </w:rPr>
        <w:fldChar w:fldCharType="begin">
          <w:fldData xml:space="preserve">PEVuZE5vdGU+PENpdGU+PEF1dGhvcj5CcmlndWdsaW88L0F1dGhvcj48WWVhcj4yMDIwPC9ZZWFy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CcmlndWdsaW88L0F1dGhvcj48WWVhcj4yMDIwPC9ZZWFy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6, 27</w:t>
      </w:r>
      <w:r>
        <w:rPr>
          <w:lang w:val="en-US"/>
        </w:rPr>
        <w:fldChar w:fldCharType="end"/>
      </w:r>
      <w:r w:rsidRPr="008370F6">
        <w:rPr>
          <w:lang w:val="en-US"/>
        </w:rPr>
        <w:t xml:space="preserve"> </w:t>
      </w:r>
      <w:r>
        <w:rPr>
          <w:lang w:val="en-US"/>
        </w:rPr>
        <w:t>In one of the studies, treatment comprised IV iron either alone or in combination with erythropoietin.</w:t>
      </w:r>
      <w:r>
        <w:rPr>
          <w:lang w:val="en-US"/>
        </w:rPr>
        <w:fldChar w:fldCharType="begin">
          <w:fldData xml:space="preserve">PEVuZE5vdGU+PENpdGU+PEF1dGhvcj5IZXNjaGw8L0F1dGhvcj48WWVhcj4yMDE4PC9ZZWFyPjxS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</w:fldData>
        </w:fldChar>
      </w:r>
      <w:r w:rsidR="00EE0248">
        <w:rPr>
          <w:lang w:val="en-US"/>
        </w:rPr>
        <w:instrText xml:space="preserve"> ADDIN EN.CITE </w:instrText>
      </w:r>
      <w:r w:rsidR="00EE0248">
        <w:rPr>
          <w:lang w:val="en-US"/>
        </w:rPr>
        <w:fldChar w:fldCharType="begin">
          <w:fldData xml:space="preserve">PEVuZE5vdGU+PENpdGU+PEF1dGhvcj5IZXNjaGw8L0F1dGhvcj48WWVhcj4yMDE4PC9ZZWFyPjxS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7</w:t>
      </w:r>
      <w:r>
        <w:rPr>
          <w:lang w:val="en-US"/>
        </w:rPr>
        <w:fldChar w:fldCharType="end"/>
      </w:r>
    </w:p>
    <w:p w14:paraId="21250AD0" w14:textId="3678E00F" w:rsidR="00047351" w:rsidRPr="008370F6" w:rsidRDefault="00047351" w:rsidP="00047351">
      <w:pPr>
        <w:pStyle w:val="ListParagraph"/>
        <w:numPr>
          <w:ilvl w:val="1"/>
          <w:numId w:val="2"/>
        </w:numPr>
        <w:spacing w:line="480" w:lineRule="auto"/>
        <w:rPr>
          <w:lang w:val="en-US"/>
        </w:rPr>
      </w:pPr>
      <w:r w:rsidRPr="008370F6">
        <w:rPr>
          <w:lang w:val="en-US"/>
        </w:rPr>
        <w:t xml:space="preserve">An uncontrolled study of IV iron in orthopedic patients with </w:t>
      </w:r>
      <w:r>
        <w:rPr>
          <w:lang w:val="en-US"/>
        </w:rPr>
        <w:t>IDA</w:t>
      </w:r>
      <w:r w:rsidRPr="008370F6">
        <w:rPr>
          <w:lang w:val="en-US"/>
        </w:rPr>
        <w:t xml:space="preserve"> reported significantly increased Hb levels, with the maximum increase occurring 2 weeks after treatment</w:t>
      </w:r>
      <w:r>
        <w:rPr>
          <w:lang w:val="en-US"/>
        </w:rPr>
        <w:t>.</w:t>
      </w:r>
      <w:r w:rsidRPr="008370F6">
        <w:rPr>
          <w:lang w:val="en-US"/>
        </w:rPr>
        <w:fldChar w:fldCharType="begin"/>
      </w:r>
      <w:r w:rsidR="00EE0248">
        <w:rPr>
          <w:lang w:val="en-US"/>
        </w:rPr>
        <w:instrText xml:space="preserve"> ADDIN EN.CITE &lt;EndNote&gt;&lt;Cite&gt;&lt;Author&gt;Theusinger&lt;/Author&gt;&lt;Year&gt;2007&lt;/Year&gt;&lt;RecNum&gt;153&lt;/RecNum&gt;&lt;DisplayText&gt;&lt;style face="superscript"&gt;28&lt;/style&gt;&lt;/DisplayText&gt;&lt;record&gt;&lt;rec-number&gt;153&lt;/rec-number&gt;&lt;foreign-keys&gt;&lt;key app="EN" db-id="w9w9p952zpsxvoefeasxav94ts9p9wdzvxpf" timestamp="1620036312"&gt;153&lt;/key&gt;&lt;/foreign-keys&gt;&lt;ref-type name="Journal Article"&gt;17&lt;/ref-type&gt;&lt;contributors&gt;&lt;authors&gt;&lt;author&gt;Theusinger, O. M.&lt;/author&gt;&lt;author&gt;Leyvraz, P. F.&lt;/author&gt;&lt;author&gt;Schanz, U.&lt;/author&gt;&lt;author&gt;Seifert, B.&lt;/author&gt;&lt;author&gt;Spahn, D. R.&lt;/author&gt;&lt;/authors&gt;&lt;/contributors&gt;&lt;auth-address&gt;Department of Anesthesiology, University Hospital and University of Lausanne, Switzerland.&lt;/auth-address&gt;&lt;titles&gt;&lt;title&gt;Treatment of iron deficiency anemia in orthopedic surgery with intravenous iron: efficacy and limits: a prospective study&lt;/title&gt;&lt;secondary-title&gt;Anesthesiology&lt;/secondary-title&gt;&lt;/titles&gt;&lt;periodical&gt;&lt;full-title&gt;Anesthesiology&lt;/full-title&gt;&lt;abbr-1&gt;Anesthesiology&lt;/abbr-1&gt;&lt;/periodical&gt;&lt;pages&gt;923-7&lt;/pages&gt;&lt;volume&gt;107&lt;/volume&gt;&lt;number&gt;6&lt;/number&gt;&lt;edition&gt;2007/11/29&lt;/edition&gt;&lt;keywords&gt;&lt;keyword&gt;Aged&lt;/keyword&gt;&lt;keyword&gt;Aged, 80 and over&lt;/keyword&gt;&lt;keyword&gt;Anemia, Iron-Deficiency/blood/*drug therapy&lt;/keyword&gt;&lt;keyword&gt;Female&lt;/keyword&gt;&lt;keyword&gt;Humans&lt;/keyword&gt;&lt;keyword&gt;Infusions, Intravenous&lt;/keyword&gt;&lt;keyword&gt;Iron/*administration &amp;amp; dosage/blood&lt;/keyword&gt;&lt;keyword&gt;Male&lt;/keyword&gt;&lt;keyword&gt;Middle Aged&lt;/keyword&gt;&lt;keyword&gt;*Orthopedic Procedures&lt;/keyword&gt;&lt;keyword&gt;Preoperative Care/methods&lt;/keyword&gt;&lt;keyword&gt;Prospective Studies&lt;/keyword&gt;&lt;keyword&gt;Treatment Outcome&lt;/keyword&gt;&lt;/keywords&gt;&lt;dates&gt;&lt;year&gt;2007&lt;/year&gt;&lt;pub-dates&gt;&lt;date&gt;Dec&lt;/date&gt;&lt;/pub-dates&gt;&lt;/dates&gt;&lt;isbn&gt;1528-1175 (Electronic)&amp;#xD;0003-3022 (Linking)&lt;/isbn&gt;&lt;accession-num&gt;18043060&lt;/accession-num&gt;&lt;urls&gt;&lt;related-urls&gt;&lt;url&gt;https://www.ncbi.nlm.nih.gov/pubmed/18043060&lt;/url&gt;&lt;/related-urls&gt;&lt;/urls&gt;&lt;electronic-resource-num&gt;10.1097/01.anes.0000291441.10704.82&lt;/electronic-resource-num&gt;&lt;/record&gt;&lt;/Cite&gt;&lt;/EndNote&gt;</w:instrText>
      </w:r>
      <w:r w:rsidRPr="008370F6">
        <w:rPr>
          <w:lang w:val="en-US"/>
        </w:rPr>
        <w:fldChar w:fldCharType="separate"/>
      </w:r>
      <w:r w:rsidR="00EE0248" w:rsidRPr="00EE0248">
        <w:rPr>
          <w:noProof/>
          <w:vertAlign w:val="superscript"/>
          <w:lang w:val="en-US"/>
        </w:rPr>
        <w:t>28</w:t>
      </w:r>
      <w:r w:rsidRPr="008370F6">
        <w:rPr>
          <w:lang w:val="en-US"/>
        </w:rPr>
        <w:fldChar w:fldCharType="end"/>
      </w:r>
    </w:p>
    <w:p w14:paraId="251C9259" w14:textId="5F851567" w:rsidR="00047351" w:rsidRPr="008370F6" w:rsidRDefault="00047351" w:rsidP="00047351">
      <w:pPr>
        <w:pStyle w:val="ListParagraph"/>
        <w:numPr>
          <w:ilvl w:val="0"/>
          <w:numId w:val="2"/>
        </w:numPr>
        <w:spacing w:line="480" w:lineRule="auto"/>
        <w:rPr>
          <w:lang w:val="en-US"/>
        </w:rPr>
      </w:pPr>
      <w:r w:rsidRPr="008370F6">
        <w:rPr>
          <w:lang w:val="en-US"/>
        </w:rPr>
        <w:t xml:space="preserve">Two studies, one of which was </w:t>
      </w:r>
      <w:r>
        <w:rPr>
          <w:lang w:val="en-US"/>
        </w:rPr>
        <w:t>an RCT</w:t>
      </w:r>
      <w:r w:rsidRPr="008370F6">
        <w:rPr>
          <w:lang w:val="en-US"/>
        </w:rPr>
        <w:t>, compared perioperative IV iron with standard treatment</w:t>
      </w:r>
      <w:r>
        <w:rPr>
          <w:lang w:val="en-US"/>
        </w:rPr>
        <w:t>.</w:t>
      </w:r>
      <w:r w:rsidRPr="008370F6">
        <w:rPr>
          <w:lang w:val="en-US"/>
        </w:rPr>
        <w:fldChar w:fldCharType="begin">
          <w:fldData xml:space="preserve">PEVuZE5vdGU+PENpdGU+PEF1dGhvcj5NdcOxb3o8L0F1dGhvcj48WWVhcj4yMDE0PC9ZZWFyPjxS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</w:fldData>
        </w:fldChar>
      </w:r>
      <w:r w:rsidR="00EE0248">
        <w:rPr>
          <w:lang w:val="en-US"/>
        </w:rPr>
        <w:instrText xml:space="preserve"> ADDIN EN.CITE </w:instrText>
      </w:r>
      <w:r w:rsidR="00EE0248">
        <w:rPr>
          <w:lang w:val="en-US"/>
        </w:rPr>
        <w:fldChar w:fldCharType="begin">
          <w:fldData xml:space="preserve">PEVuZE5vdGU+PENpdGU+PEF1dGhvcj5NdcOxb3o8L0F1dGhvcj48WWVhcj4yMDE0PC9ZZWFyPjxS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29, 30</w:t>
      </w:r>
      <w:r w:rsidRPr="008370F6">
        <w:rPr>
          <w:lang w:val="en-US"/>
        </w:rPr>
        <w:fldChar w:fldCharType="end"/>
      </w:r>
      <w:r w:rsidRPr="008370F6">
        <w:rPr>
          <w:lang w:val="en-US"/>
        </w:rPr>
        <w:t xml:space="preserve"> Both studies reported lower transfusion rates among patients receiving iron, with morbidity and mortality rates that were similar to th</w:t>
      </w:r>
      <w:r>
        <w:rPr>
          <w:lang w:val="en-US"/>
        </w:rPr>
        <w:t>ose in the population</w:t>
      </w:r>
      <w:r w:rsidRPr="008370F6">
        <w:rPr>
          <w:lang w:val="en-US"/>
        </w:rPr>
        <w:t xml:space="preserve"> not receiving IV iron.</w:t>
      </w:r>
    </w:p>
    <w:p w14:paraId="5427306E" w14:textId="77777777" w:rsidR="00047351" w:rsidRPr="008370F6" w:rsidRDefault="00047351" w:rsidP="00047351">
      <w:pPr>
        <w:pStyle w:val="Heading3"/>
        <w:spacing w:line="480" w:lineRule="auto"/>
        <w:rPr>
          <w:lang w:val="en-US"/>
        </w:rPr>
      </w:pPr>
      <w:r w:rsidRPr="008370F6">
        <w:rPr>
          <w:lang w:val="en-US"/>
        </w:rPr>
        <w:t>Management</w:t>
      </w:r>
      <w:r>
        <w:rPr>
          <w:lang w:val="en-US"/>
        </w:rPr>
        <w:t xml:space="preserve">: </w:t>
      </w:r>
      <w:r w:rsidRPr="008370F6">
        <w:rPr>
          <w:lang w:val="en-US"/>
        </w:rPr>
        <w:t>preoperative treatment with ESAs</w:t>
      </w:r>
    </w:p>
    <w:p w14:paraId="7E79CC77" w14:textId="77777777" w:rsidR="00047351" w:rsidRPr="008370F6" w:rsidRDefault="00047351" w:rsidP="00047351">
      <w:pPr>
        <w:pStyle w:val="Heading4"/>
        <w:spacing w:line="480" w:lineRule="auto"/>
      </w:pPr>
      <w:r w:rsidRPr="008370F6">
        <w:t>Cardiac surgery</w:t>
      </w:r>
    </w:p>
    <w:p w14:paraId="21A5EFA3" w14:textId="77ADCB47" w:rsidR="00047351" w:rsidRPr="00ED5891" w:rsidRDefault="00047351" w:rsidP="00047351">
      <w:pPr>
        <w:pStyle w:val="ListParagraph"/>
        <w:numPr>
          <w:ilvl w:val="0"/>
          <w:numId w:val="2"/>
        </w:numPr>
        <w:spacing w:line="480" w:lineRule="auto"/>
        <w:rPr>
          <w:lang w:val="en-US"/>
        </w:rPr>
      </w:pPr>
      <w:r w:rsidRPr="008370F6">
        <w:rPr>
          <w:lang w:val="en-US"/>
        </w:rPr>
        <w:t xml:space="preserve">The literature search identified </w:t>
      </w:r>
      <w:r>
        <w:rPr>
          <w:lang w:val="en-US"/>
        </w:rPr>
        <w:t>six</w:t>
      </w:r>
      <w:r w:rsidRPr="008370F6">
        <w:rPr>
          <w:lang w:val="en-US"/>
        </w:rPr>
        <w:t xml:space="preserve"> studies assessing preoperative therapy with </w:t>
      </w:r>
      <w:r w:rsidRPr="009B7203">
        <w:rPr>
          <w:lang w:val="en-US"/>
        </w:rPr>
        <w:t>erythropoiesis-stimulating agents (ESAs)</w:t>
      </w:r>
      <w:r>
        <w:rPr>
          <w:lang w:val="en-US"/>
        </w:rPr>
        <w:t>.</w:t>
      </w:r>
      <w:r>
        <w:rPr>
          <w:lang w:val="en-US"/>
        </w:rPr>
        <w:fldChar w:fldCharType="begin">
          <w:fldData xml:space="preserve">PEVuZE5vdGU+PENpdGU+PEF1dGhvcj5DbGFkZWxsYXM8L0F1dGhvcj48WWVhcj4yMDEyPC9ZZWFy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</w:fldData>
        </w:fldChar>
      </w:r>
      <w:r w:rsidR="00EE0248">
        <w:rPr>
          <w:lang w:val="en-US"/>
        </w:rPr>
        <w:instrText xml:space="preserve"> ADDIN EN.CITE </w:instrText>
      </w:r>
      <w:r w:rsidR="00EE0248">
        <w:rPr>
          <w:lang w:val="en-US"/>
        </w:rPr>
        <w:fldChar w:fldCharType="begin">
          <w:fldData xml:space="preserve">PEVuZE5vdGU+PENpdGU+PEF1dGhvcj5DbGFkZWxsYXM8L0F1dGhvcj48WWVhcj4yMDEyPC9ZZWFy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13, 31-35</w:t>
      </w:r>
      <w:r>
        <w:rPr>
          <w:lang w:val="en-US"/>
        </w:rPr>
        <w:fldChar w:fldCharType="end"/>
      </w:r>
      <w:r w:rsidRPr="008370F6">
        <w:rPr>
          <w:lang w:val="en-US"/>
        </w:rPr>
        <w:t xml:space="preserve"> </w:t>
      </w:r>
      <w:r>
        <w:rPr>
          <w:lang w:val="en-US"/>
        </w:rPr>
        <w:t xml:space="preserve">Five of the studies were RCTs and five of them </w:t>
      </w:r>
      <w:r w:rsidRPr="008370F6">
        <w:rPr>
          <w:lang w:val="en-US"/>
        </w:rPr>
        <w:t>compar</w:t>
      </w:r>
      <w:r>
        <w:rPr>
          <w:lang w:val="en-US"/>
        </w:rPr>
        <w:t>ed</w:t>
      </w:r>
      <w:r w:rsidRPr="008370F6">
        <w:rPr>
          <w:lang w:val="en-US"/>
        </w:rPr>
        <w:t xml:space="preserve"> </w:t>
      </w:r>
      <w:r>
        <w:rPr>
          <w:lang w:val="en-US"/>
        </w:rPr>
        <w:t>ESAs</w:t>
      </w:r>
      <w:r w:rsidRPr="008370F6">
        <w:rPr>
          <w:lang w:val="en-US"/>
        </w:rPr>
        <w:t xml:space="preserve"> with placebo or no treatment</w:t>
      </w:r>
      <w:r>
        <w:rPr>
          <w:lang w:val="en-US"/>
        </w:rPr>
        <w:t xml:space="preserve">. The </w:t>
      </w:r>
      <w:r w:rsidRPr="00665CB6">
        <w:rPr>
          <w:lang w:val="en-US"/>
        </w:rPr>
        <w:t>studies var</w:t>
      </w:r>
      <w:r>
        <w:rPr>
          <w:lang w:val="en-US"/>
        </w:rPr>
        <w:t>ied</w:t>
      </w:r>
      <w:r w:rsidRPr="00665CB6">
        <w:rPr>
          <w:lang w:val="en-US"/>
        </w:rPr>
        <w:t xml:space="preserve"> in the ESA treatment regimen (dose, timing of therapy), and use of concomitant iron. Preoperative</w:t>
      </w:r>
      <w:r w:rsidRPr="008370F6">
        <w:rPr>
          <w:lang w:val="en-US"/>
        </w:rPr>
        <w:t xml:space="preserve"> anemia </w:t>
      </w:r>
      <w:r>
        <w:rPr>
          <w:lang w:val="en-US"/>
        </w:rPr>
        <w:t>was a prerequisite for inclusion</w:t>
      </w:r>
      <w:r w:rsidRPr="008370F6">
        <w:rPr>
          <w:lang w:val="en-US"/>
        </w:rPr>
        <w:t xml:space="preserve"> in </w:t>
      </w:r>
      <w:r>
        <w:rPr>
          <w:lang w:val="en-US"/>
        </w:rPr>
        <w:t>four</w:t>
      </w:r>
      <w:r w:rsidRPr="008370F6">
        <w:rPr>
          <w:lang w:val="en-US"/>
        </w:rPr>
        <w:t xml:space="preserve"> studies and </w:t>
      </w:r>
      <w:r>
        <w:rPr>
          <w:lang w:val="en-US"/>
        </w:rPr>
        <w:t xml:space="preserve">preoperative Hb levels </w:t>
      </w:r>
      <w:r>
        <w:rPr>
          <w:rFonts w:cstheme="minorHAnsi"/>
          <w:lang w:val="en-US"/>
        </w:rPr>
        <w:t>≤</w:t>
      </w:r>
      <w:r>
        <w:rPr>
          <w:lang w:val="en-US"/>
        </w:rPr>
        <w:t xml:space="preserve">14.5 g/dL were </w:t>
      </w:r>
      <w:r w:rsidRPr="00ED5891">
        <w:rPr>
          <w:lang w:val="en-US"/>
        </w:rPr>
        <w:t>required in one.</w:t>
      </w:r>
    </w:p>
    <w:p w14:paraId="75E7042C" w14:textId="23D65DDC" w:rsidR="00047351" w:rsidRPr="00ED5891" w:rsidRDefault="00047351" w:rsidP="00047351">
      <w:pPr>
        <w:pStyle w:val="ListParagraph"/>
        <w:numPr>
          <w:ilvl w:val="1"/>
          <w:numId w:val="2"/>
        </w:numPr>
        <w:spacing w:line="480" w:lineRule="auto"/>
        <w:rPr>
          <w:lang w:val="en-US"/>
        </w:rPr>
      </w:pPr>
      <w:r w:rsidRPr="00ED5891">
        <w:rPr>
          <w:lang w:val="en-US"/>
        </w:rPr>
        <w:t xml:space="preserve">Five of the six studies reported that ESAs, with or without iron, increased </w:t>
      </w:r>
      <w:r>
        <w:rPr>
          <w:lang w:val="en-US"/>
        </w:rPr>
        <w:t>Hb</w:t>
      </w:r>
      <w:r w:rsidRPr="00ED5891">
        <w:rPr>
          <w:lang w:val="en-US"/>
        </w:rPr>
        <w:t xml:space="preserve"> concentrations and/or reduced RBC/blood transfusions</w:t>
      </w:r>
      <w:r>
        <w:rPr>
          <w:lang w:val="en-US"/>
        </w:rPr>
        <w:t>.</w:t>
      </w:r>
      <w:r>
        <w:rPr>
          <w:lang w:val="en-US"/>
        </w:rPr>
        <w:fldChar w:fldCharType="begin">
          <w:fldData xml:space="preserve">PEVuZE5vdGU+PENpdGU+PEF1dGhvcj5DbGFkZWxsYXM8L0F1dGhvcj48WWVhcj4yMDEyPC9ZZWFy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</w:fldData>
        </w:fldChar>
      </w:r>
      <w:r w:rsidR="00EE0248">
        <w:rPr>
          <w:lang w:val="en-US"/>
        </w:rPr>
        <w:instrText xml:space="preserve"> ADDIN EN.CITE </w:instrText>
      </w:r>
      <w:r w:rsidR="00EE0248">
        <w:rPr>
          <w:lang w:val="en-US"/>
        </w:rPr>
        <w:fldChar w:fldCharType="begin">
          <w:fldData xml:space="preserve">PEVuZE5vdGU+PENpdGU+PEF1dGhvcj5DbGFkZWxsYXM8L0F1dGhvcj48WWVhcj4yMDEyPC9ZZWFy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13, 31, 33-35</w:t>
      </w:r>
      <w:r>
        <w:rPr>
          <w:lang w:val="en-US"/>
        </w:rPr>
        <w:fldChar w:fldCharType="end"/>
      </w:r>
    </w:p>
    <w:p w14:paraId="3A980286" w14:textId="26D6A385" w:rsidR="00047351" w:rsidRPr="00ED5891" w:rsidRDefault="00047351" w:rsidP="00047351">
      <w:pPr>
        <w:pStyle w:val="ListParagraph"/>
        <w:numPr>
          <w:ilvl w:val="1"/>
          <w:numId w:val="2"/>
        </w:numPr>
        <w:spacing w:line="480" w:lineRule="auto"/>
        <w:rPr>
          <w:lang w:val="en-US"/>
        </w:rPr>
      </w:pPr>
      <w:r w:rsidRPr="00ED5891">
        <w:rPr>
          <w:lang w:val="en-US"/>
        </w:rPr>
        <w:t>A placebo-controlled study of erythropoietin plus IV iron administered before surgery in transcatheter aortic valve implantation patients with preoperative anemia reported that ESA therapy had no significant effect on RBC transfusion</w:t>
      </w:r>
      <w:r>
        <w:rPr>
          <w:lang w:val="en-US"/>
        </w:rPr>
        <w:t>.</w:t>
      </w:r>
      <w:r>
        <w:rPr>
          <w:lang w:val="en-US"/>
        </w:rPr>
        <w:fldChar w:fldCharType="begin">
          <w:fldData xml:space="preserve">PEVuZE5vdGU+PENpdGU+PEF1dGhvcj5VcmVuYTwvQXV0aG9yPjxZZWFyPjIwMTc8L1llYXI+PFJl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</w:fldData>
        </w:fldChar>
      </w:r>
      <w:r w:rsidR="00EE0248">
        <w:rPr>
          <w:lang w:val="en-US"/>
        </w:rPr>
        <w:instrText xml:space="preserve"> ADDIN EN.CITE </w:instrText>
      </w:r>
      <w:r w:rsidR="00EE0248">
        <w:rPr>
          <w:lang w:val="en-US"/>
        </w:rPr>
        <w:fldChar w:fldCharType="begin">
          <w:fldData xml:space="preserve">PEVuZE5vdGU+PENpdGU+PEF1dGhvcj5VcmVuYTwvQXV0aG9yPjxZZWFyPjIwMTc8L1llYXI+PFJl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32</w:t>
      </w:r>
      <w:r>
        <w:rPr>
          <w:lang w:val="en-US"/>
        </w:rPr>
        <w:fldChar w:fldCharType="end"/>
      </w:r>
    </w:p>
    <w:p w14:paraId="74A58FF0" w14:textId="112BA1DD" w:rsidR="00047351" w:rsidRPr="00ED5891" w:rsidRDefault="00047351" w:rsidP="00047351">
      <w:pPr>
        <w:pStyle w:val="ListParagraph"/>
        <w:numPr>
          <w:ilvl w:val="1"/>
          <w:numId w:val="2"/>
        </w:numPr>
        <w:spacing w:line="480" w:lineRule="auto"/>
        <w:rPr>
          <w:lang w:val="en-US"/>
        </w:rPr>
      </w:pPr>
      <w:r w:rsidRPr="00ED5891">
        <w:rPr>
          <w:lang w:val="en-US"/>
        </w:rPr>
        <w:t xml:space="preserve">One small study compared ESA plus iron with iron alone; ESA plus iron was superior in reducing the percentage of patients </w:t>
      </w:r>
      <w:r>
        <w:rPr>
          <w:lang w:val="en-US"/>
        </w:rPr>
        <w:t>receiving</w:t>
      </w:r>
      <w:r w:rsidRPr="00ED5891">
        <w:rPr>
          <w:lang w:val="en-US"/>
        </w:rPr>
        <w:t xml:space="preserve"> RBC transfusion</w:t>
      </w:r>
      <w:r>
        <w:rPr>
          <w:lang w:val="en-US"/>
        </w:rPr>
        <w:t>.</w:t>
      </w:r>
      <w:r>
        <w:rPr>
          <w:lang w:val="en-US"/>
        </w:rPr>
        <w:fldChar w:fldCharType="begin"/>
      </w:r>
      <w:r w:rsidR="00EE0248">
        <w:rPr>
          <w:lang w:val="en-US"/>
        </w:rPr>
        <w:instrText xml:space="preserve"> ADDIN EN.CITE &lt;EndNote&gt;&lt;Cite&gt;&lt;Author&gt;Podesta&lt;/Author&gt;&lt;Year&gt;2000&lt;/Year&gt;&lt;RecNum&gt;177&lt;/RecNum&gt;&lt;DisplayText&gt;&lt;style face="superscript"&gt;35&lt;/style&gt;&lt;/DisplayText&gt;&lt;record&gt;&lt;rec-number&gt;177&lt;/rec-number&gt;&lt;foreign-keys&gt;&lt;key app="EN" db-id="w9w9p952zpsxvoefeasxav94ts9p9wdzvxpf" timestamp="1626863795"&gt;177&lt;/key&gt;&lt;/foreign-keys&gt;&lt;ref-type name="Journal Article"&gt;17&lt;/ref-type&gt;&lt;contributors&gt;&lt;authors&gt;&lt;author&gt;Podesta, A.&lt;/author&gt;&lt;author&gt;Carmagnini, E.&lt;/author&gt;&lt;author&gt;Parodi, E.&lt;/author&gt;&lt;author&gt;Dottori, V.&lt;/author&gt;&lt;author&gt;Crivellari, R.&lt;/author&gt;&lt;author&gt;Barberis, L.&lt;/author&gt;&lt;author&gt;Audo, A.&lt;/author&gt;&lt;author&gt;Lijoi, A.&lt;/author&gt;&lt;author&gt;Passerone, G.&lt;/author&gt;&lt;/authors&gt;&lt;/contributors&gt;&lt;auth-address&gt;Cattedra di Cardiochirurgia Universita degli Studi, Genova.&lt;/auth-address&gt;&lt;titles&gt;&lt;title&gt;Elective coronary and valve surgery without blood transfusion in patients treated with recombinant human erythropoietin (epoetin-alpha)&lt;/title&gt;&lt;secondary-title&gt;Minerva Cardioangiol&lt;/secondary-title&gt;&lt;/titles&gt;&lt;periodical&gt;&lt;full-title&gt;Minerva Cardioangiol&lt;/full-title&gt;&lt;/periodical&gt;&lt;pages&gt;341-7&lt;/pages&gt;&lt;volume&gt;48&lt;/volume&gt;&lt;number&gt;11&lt;/number&gt;&lt;edition&gt;2001/02/24&lt;/edition&gt;&lt;keywords&gt;&lt;keyword&gt;Blood Loss, Surgical/*prevention &amp;amp; control&lt;/keyword&gt;&lt;keyword&gt;Coronary Disease/*surgery&lt;/keyword&gt;&lt;keyword&gt;Elective Surgical Procedures&lt;/keyword&gt;&lt;keyword&gt;Epoetin Alfa&lt;/keyword&gt;&lt;keyword&gt;Erythropoietin/*therapeutic use&lt;/keyword&gt;&lt;keyword&gt;Female&lt;/keyword&gt;&lt;keyword&gt;Ferrous Compounds/*therapeutic use&lt;/keyword&gt;&lt;keyword&gt;Heart Valve Diseases/*surgery&lt;/keyword&gt;&lt;keyword&gt;Hematinics/*therapeutic use&lt;/keyword&gt;&lt;keyword&gt;Humans&lt;/keyword&gt;&lt;keyword&gt;Male&lt;/keyword&gt;&lt;keyword&gt;Middle Aged&lt;/keyword&gt;&lt;keyword&gt;Recombinant Proteins&lt;/keyword&gt;&lt;/keywords&gt;&lt;dates&gt;&lt;year&gt;2000&lt;/year&gt;&lt;pub-dates&gt;&lt;date&gt;Nov&lt;/date&gt;&lt;/pub-dates&gt;&lt;/dates&gt;&lt;isbn&gt;0026-4725 (Print)&amp;#xD;0026-4725 (Linking)&lt;/isbn&gt;&lt;accession-num&gt;11214425&lt;/accession-num&gt;&lt;urls&gt;&lt;related-urls&gt;&lt;url&gt;https://www.ncbi.nlm.nih.gov/pubmed/11214425&lt;/url&gt;&lt;/related-urls&gt;&lt;/urls&gt;&lt;/record&gt;&lt;/Cite&gt;&lt;/EndNote&gt;</w:instrText>
      </w:r>
      <w:r>
        <w:rPr>
          <w:lang w:val="en-US"/>
        </w:rPr>
        <w:fldChar w:fldCharType="separate"/>
      </w:r>
      <w:r w:rsidR="00EE0248" w:rsidRPr="00EE0248">
        <w:rPr>
          <w:noProof/>
          <w:vertAlign w:val="superscript"/>
          <w:lang w:val="en-US"/>
        </w:rPr>
        <w:t>35</w:t>
      </w:r>
      <w:r>
        <w:rPr>
          <w:lang w:val="en-US"/>
        </w:rPr>
        <w:fldChar w:fldCharType="end"/>
      </w:r>
    </w:p>
    <w:p w14:paraId="0E8FF269" w14:textId="77777777" w:rsidR="00047351" w:rsidRPr="00ED5891" w:rsidRDefault="00047351" w:rsidP="00047351">
      <w:pPr>
        <w:pStyle w:val="ListParagraph"/>
        <w:numPr>
          <w:ilvl w:val="1"/>
          <w:numId w:val="2"/>
        </w:numPr>
        <w:spacing w:line="480" w:lineRule="auto"/>
        <w:rPr>
          <w:lang w:val="en-US"/>
        </w:rPr>
      </w:pPr>
      <w:r w:rsidRPr="00ED5891">
        <w:rPr>
          <w:lang w:val="en-US"/>
        </w:rPr>
        <w:lastRenderedPageBreak/>
        <w:t>None of the studies reported that ESA therapy increased the frequency of thromboembolic events.</w:t>
      </w:r>
    </w:p>
    <w:p w14:paraId="43536250" w14:textId="77777777" w:rsidR="00047351" w:rsidRPr="008370F6" w:rsidRDefault="00047351" w:rsidP="00047351">
      <w:pPr>
        <w:pStyle w:val="Heading4"/>
        <w:spacing w:line="480" w:lineRule="auto"/>
      </w:pPr>
      <w:r w:rsidRPr="008370F6">
        <w:t>Orthopedic surgery</w:t>
      </w:r>
    </w:p>
    <w:p w14:paraId="70EF6B6E" w14:textId="2EBA8A3C" w:rsidR="00047351" w:rsidRPr="008370F6" w:rsidRDefault="00047351" w:rsidP="00047351">
      <w:pPr>
        <w:pStyle w:val="ListParagraph"/>
        <w:numPr>
          <w:ilvl w:val="0"/>
          <w:numId w:val="2"/>
        </w:numPr>
        <w:spacing w:line="480" w:lineRule="auto"/>
        <w:rPr>
          <w:lang w:val="en-US"/>
        </w:rPr>
      </w:pPr>
      <w:r w:rsidRPr="008370F6">
        <w:rPr>
          <w:lang w:val="en-US"/>
        </w:rPr>
        <w:t xml:space="preserve">Meta-analysis of </w:t>
      </w:r>
      <w:r>
        <w:rPr>
          <w:lang w:val="en-US"/>
        </w:rPr>
        <w:t>RCTs</w:t>
      </w:r>
      <w:r w:rsidRPr="008370F6">
        <w:rPr>
          <w:lang w:val="en-US"/>
        </w:rPr>
        <w:t xml:space="preserve"> of ESAs in knee or hip arthroplasty, published in 2013: “compared with control, preoperative ESAs reduced ABT (RR: 0.48, 95% CI 0.38 to 0.60, p&lt;0.00001) and increased Hb (mean difference between ESA and control groups: </w:t>
      </w:r>
      <w:r>
        <w:rPr>
          <w:lang w:val="en-US"/>
        </w:rPr>
        <w:t>0.</w:t>
      </w:r>
      <w:r w:rsidRPr="008370F6">
        <w:rPr>
          <w:lang w:val="en-US"/>
        </w:rPr>
        <w:t>716 g/</w:t>
      </w:r>
      <w:r>
        <w:rPr>
          <w:lang w:val="en-US"/>
        </w:rPr>
        <w:t>d</w:t>
      </w:r>
      <w:r w:rsidRPr="008370F6">
        <w:rPr>
          <w:lang w:val="en-US"/>
        </w:rPr>
        <w:t>L, 95% CI 4.73 to 9.59, p=0.00001).”</w:t>
      </w:r>
      <w:r w:rsidRPr="008370F6">
        <w:rPr>
          <w:lang w:val="en-US"/>
        </w:rPr>
        <w:fldChar w:fldCharType="begin">
          <w:fldData xml:space="preserve">PEVuZE5vdGU+PENpdGU+PEF1dGhvcj5BbHNhbGVoPC9BdXRob3I+PFllYXI+MjAxMzwvWWVhcj48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BbHNhbGVoPC9BdXRob3I+PFllYXI+MjAxMzwvWWVhcj48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36</w:t>
      </w:r>
      <w:r w:rsidRPr="008370F6">
        <w:rPr>
          <w:lang w:val="en-US"/>
        </w:rPr>
        <w:fldChar w:fldCharType="end"/>
      </w:r>
    </w:p>
    <w:p w14:paraId="2BF94908" w14:textId="6EE80039" w:rsidR="00047351" w:rsidRPr="008370F6" w:rsidRDefault="00047351" w:rsidP="00047351">
      <w:pPr>
        <w:pStyle w:val="ListParagraph"/>
        <w:numPr>
          <w:ilvl w:val="0"/>
          <w:numId w:val="2"/>
        </w:numPr>
        <w:spacing w:line="480" w:lineRule="auto"/>
        <w:rPr>
          <w:lang w:val="en-US"/>
        </w:rPr>
      </w:pPr>
      <w:r w:rsidRPr="008370F6">
        <w:rPr>
          <w:lang w:val="en-US"/>
        </w:rPr>
        <w:t xml:space="preserve">The literature search identified </w:t>
      </w:r>
      <w:r>
        <w:rPr>
          <w:lang w:val="en-US"/>
        </w:rPr>
        <w:t>three</w:t>
      </w:r>
      <w:r w:rsidRPr="008370F6">
        <w:rPr>
          <w:lang w:val="en-US"/>
        </w:rPr>
        <w:t xml:space="preserve"> studies assessing preoperative therapy with ESA, of which </w:t>
      </w:r>
      <w:r>
        <w:rPr>
          <w:lang w:val="en-US"/>
        </w:rPr>
        <w:t>two</w:t>
      </w:r>
      <w:r w:rsidRPr="008370F6">
        <w:rPr>
          <w:lang w:val="en-US"/>
        </w:rPr>
        <w:t xml:space="preserve"> were performed in patients with preoperative anemia and </w:t>
      </w:r>
      <w:r>
        <w:rPr>
          <w:lang w:val="en-US"/>
        </w:rPr>
        <w:t>one</w:t>
      </w:r>
      <w:r w:rsidRPr="008370F6">
        <w:rPr>
          <w:lang w:val="en-US"/>
        </w:rPr>
        <w:t xml:space="preserve"> </w:t>
      </w:r>
      <w:r>
        <w:rPr>
          <w:lang w:val="en-US"/>
        </w:rPr>
        <w:t>was</w:t>
      </w:r>
      <w:r w:rsidRPr="008370F6">
        <w:rPr>
          <w:lang w:val="en-US"/>
        </w:rPr>
        <w:t xml:space="preserve"> performed in patients either with or without preoperative anemia</w:t>
      </w:r>
      <w:r>
        <w:rPr>
          <w:lang w:val="en-US"/>
        </w:rPr>
        <w:t>.</w:t>
      </w:r>
      <w:r>
        <w:rPr>
          <w:lang w:val="en-US"/>
        </w:rPr>
        <w:fldChar w:fldCharType="begin">
          <w:fldData xml:space="preserve">PEVuZE5vdGU+PENpdGU+PEF1dGhvcj5CZXJuYWJldS1XaXR0ZWw8L0F1dGhvcj48WWVhcj4yMDE2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</w:fldData>
        </w:fldChar>
      </w:r>
      <w:r w:rsidR="00EE0248">
        <w:rPr>
          <w:lang w:val="en-US"/>
        </w:rPr>
        <w:instrText xml:space="preserve"> ADDIN EN.CITE </w:instrText>
      </w:r>
      <w:r w:rsidR="00EE0248">
        <w:rPr>
          <w:lang w:val="en-US"/>
        </w:rPr>
        <w:fldChar w:fldCharType="begin">
          <w:fldData xml:space="preserve">PEVuZE5vdGU+PENpdGU+PEF1dGhvcj5CZXJuYWJldS1XaXR0ZWw8L0F1dGhvcj48WWVhcj4yMDE2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7, 37, 38</w:t>
      </w:r>
      <w:r>
        <w:rPr>
          <w:lang w:val="en-US"/>
        </w:rPr>
        <w:fldChar w:fldCharType="end"/>
      </w:r>
    </w:p>
    <w:p w14:paraId="15738B4E" w14:textId="10F17F3D" w:rsidR="00047351" w:rsidRPr="008370F6" w:rsidRDefault="00047351" w:rsidP="00047351">
      <w:pPr>
        <w:pStyle w:val="ListParagraph"/>
        <w:numPr>
          <w:ilvl w:val="1"/>
          <w:numId w:val="2"/>
        </w:numPr>
        <w:spacing w:line="480" w:lineRule="auto"/>
        <w:rPr>
          <w:lang w:val="en-US"/>
        </w:rPr>
      </w:pPr>
      <w:r>
        <w:rPr>
          <w:lang w:val="en-US"/>
        </w:rPr>
        <w:t>Two</w:t>
      </w:r>
      <w:r w:rsidRPr="008370F6">
        <w:rPr>
          <w:lang w:val="en-US"/>
        </w:rPr>
        <w:t xml:space="preserve"> of these studies compared treatment versus placebo or no treatment, and </w:t>
      </w:r>
      <w:r>
        <w:rPr>
          <w:lang w:val="en-US"/>
        </w:rPr>
        <w:t xml:space="preserve">both </w:t>
      </w:r>
      <w:r w:rsidRPr="008370F6">
        <w:rPr>
          <w:lang w:val="en-US"/>
        </w:rPr>
        <w:t>reported that treatment was beneficial (</w:t>
      </w:r>
      <w:r>
        <w:rPr>
          <w:lang w:val="en-US"/>
        </w:rPr>
        <w:t>e.g.</w:t>
      </w:r>
      <w:r w:rsidRPr="008370F6">
        <w:rPr>
          <w:lang w:val="en-US"/>
        </w:rPr>
        <w:t xml:space="preserve">, </w:t>
      </w:r>
      <w:r>
        <w:rPr>
          <w:lang w:val="en-US"/>
        </w:rPr>
        <w:t xml:space="preserve">decreased RBC transfusions, </w:t>
      </w:r>
      <w:r w:rsidRPr="008370F6">
        <w:rPr>
          <w:lang w:val="en-US"/>
        </w:rPr>
        <w:t>improved recovery from postoperative anemia)</w:t>
      </w:r>
      <w:r>
        <w:rPr>
          <w:lang w:val="en-US"/>
        </w:rPr>
        <w:t>.</w:t>
      </w:r>
      <w:r>
        <w:rPr>
          <w:lang w:val="en-US"/>
        </w:rPr>
        <w:fldChar w:fldCharType="begin">
          <w:fldData xml:space="preserve">PEVuZE5vdGU+PENpdGU+PEF1dGhvcj5CZXJuYWJldS1XaXR0ZWw8L0F1dGhvcj48WWVhcj4yMDE2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</w:fldData>
        </w:fldChar>
      </w:r>
      <w:r w:rsidR="00EE0248">
        <w:rPr>
          <w:lang w:val="en-US"/>
        </w:rPr>
        <w:instrText xml:space="preserve"> ADDIN EN.CITE </w:instrText>
      </w:r>
      <w:r w:rsidR="00EE0248">
        <w:rPr>
          <w:lang w:val="en-US"/>
        </w:rPr>
        <w:fldChar w:fldCharType="begin">
          <w:fldData xml:space="preserve">PEVuZE5vdGU+PENpdGU+PEF1dGhvcj5CZXJuYWJldS1XaXR0ZWw8L0F1dGhvcj48WWVhcj4yMDE2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7, 37</w:t>
      </w:r>
      <w:r>
        <w:rPr>
          <w:lang w:val="en-US"/>
        </w:rPr>
        <w:fldChar w:fldCharType="end"/>
      </w:r>
      <w:r w:rsidRPr="008370F6">
        <w:rPr>
          <w:lang w:val="en-US"/>
        </w:rPr>
        <w:t xml:space="preserve"> </w:t>
      </w:r>
      <w:r>
        <w:rPr>
          <w:lang w:val="en-US"/>
        </w:rPr>
        <w:t>In one of the studies, treatment comprised IV iron either alone or in combination with erythropoietin.</w:t>
      </w:r>
      <w:r>
        <w:rPr>
          <w:lang w:val="en-US"/>
        </w:rPr>
        <w:fldChar w:fldCharType="begin">
          <w:fldData xml:space="preserve">PEVuZE5vdGU+PENpdGU+PEF1dGhvcj5IZXNjaGw8L0F1dGhvcj48WWVhcj4yMDE4PC9ZZWFyPjxS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</w:fldData>
        </w:fldChar>
      </w:r>
      <w:r w:rsidR="00EE0248">
        <w:rPr>
          <w:lang w:val="en-US"/>
        </w:rPr>
        <w:instrText xml:space="preserve"> ADDIN EN.CITE </w:instrText>
      </w:r>
      <w:r w:rsidR="00EE0248">
        <w:rPr>
          <w:lang w:val="en-US"/>
        </w:rPr>
        <w:fldChar w:fldCharType="begin">
          <w:fldData xml:space="preserve">PEVuZE5vdGU+PENpdGU+PEF1dGhvcj5IZXNjaGw8L0F1dGhvcj48WWVhcj4yMDE4PC9ZZWFyPjxS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27</w:t>
      </w:r>
      <w:r>
        <w:rPr>
          <w:lang w:val="en-US"/>
        </w:rPr>
        <w:fldChar w:fldCharType="end"/>
      </w:r>
    </w:p>
    <w:p w14:paraId="0CB3E92F" w14:textId="35B0BAD3" w:rsidR="00047351" w:rsidRPr="008370F6" w:rsidRDefault="00047351" w:rsidP="00047351">
      <w:pPr>
        <w:pStyle w:val="ListParagraph"/>
        <w:numPr>
          <w:ilvl w:val="1"/>
          <w:numId w:val="2"/>
        </w:numPr>
        <w:spacing w:line="480" w:lineRule="auto"/>
        <w:rPr>
          <w:lang w:val="en-US"/>
        </w:rPr>
      </w:pPr>
      <w:r w:rsidRPr="008370F6">
        <w:rPr>
          <w:lang w:val="en-US"/>
        </w:rPr>
        <w:t>One study compared IV iron with oral iron as follow-up treatment to erythropoietin, and greater increases in Hb and serum ferritin level were seen in the IV group</w:t>
      </w:r>
      <w:r>
        <w:rPr>
          <w:lang w:val="en-US"/>
        </w:rPr>
        <w:t>.</w:t>
      </w:r>
      <w:r w:rsidRPr="008370F6">
        <w:rPr>
          <w:lang w:val="en-US"/>
        </w:rPr>
        <w:fldChar w:fldCharType="begin">
          <w:fldData xml:space="preserve">PEVuZE5vdGU+PENpdGU+PEF1dGhvcj5CaWJvdWxldDwvQXV0aG9yPjxZZWFyPjIwMTg8L1llYXI+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</w:fldData>
        </w:fldChar>
      </w:r>
      <w:r w:rsidR="00EE0248">
        <w:rPr>
          <w:lang w:val="en-US"/>
        </w:rPr>
        <w:instrText xml:space="preserve"> ADDIN EN.CITE </w:instrText>
      </w:r>
      <w:r w:rsidR="00EE0248">
        <w:rPr>
          <w:lang w:val="en-US"/>
        </w:rPr>
        <w:fldChar w:fldCharType="begin">
          <w:fldData xml:space="preserve">PEVuZE5vdGU+PENpdGU+PEF1dGhvcj5CaWJvdWxldDwvQXV0aG9yPjxZZWFyPjIwMTg8L1llYXI+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38</w:t>
      </w:r>
      <w:r w:rsidRPr="008370F6">
        <w:rPr>
          <w:lang w:val="en-US"/>
        </w:rPr>
        <w:fldChar w:fldCharType="end"/>
      </w:r>
    </w:p>
    <w:p w14:paraId="6D056C3D" w14:textId="77777777" w:rsidR="00047351" w:rsidRPr="008370F6" w:rsidRDefault="00047351" w:rsidP="00047351">
      <w:pPr>
        <w:pStyle w:val="Heading3"/>
        <w:spacing w:line="480" w:lineRule="auto"/>
        <w:rPr>
          <w:lang w:val="en-US"/>
        </w:rPr>
      </w:pPr>
      <w:r w:rsidRPr="008370F6">
        <w:rPr>
          <w:lang w:val="en-US"/>
        </w:rPr>
        <w:t>Management</w:t>
      </w:r>
      <w:r>
        <w:rPr>
          <w:lang w:val="en-US"/>
        </w:rPr>
        <w:t xml:space="preserve">: </w:t>
      </w:r>
      <w:r w:rsidRPr="008370F6">
        <w:rPr>
          <w:lang w:val="en-US"/>
        </w:rPr>
        <w:t>perioperative transfusion of RBCs</w:t>
      </w:r>
    </w:p>
    <w:p w14:paraId="04165AE6" w14:textId="77777777" w:rsidR="00047351" w:rsidRPr="008370F6" w:rsidRDefault="00047351" w:rsidP="00047351">
      <w:pPr>
        <w:pStyle w:val="Heading4"/>
        <w:spacing w:line="480" w:lineRule="auto"/>
      </w:pPr>
      <w:r>
        <w:t>Multiple types of</w:t>
      </w:r>
      <w:r w:rsidRPr="008370F6">
        <w:t xml:space="preserve"> surgery</w:t>
      </w:r>
    </w:p>
    <w:p w14:paraId="68A9CB0C" w14:textId="56CFC64B" w:rsidR="00047351" w:rsidRPr="00E909D6" w:rsidRDefault="00047351" w:rsidP="00047351">
      <w:pPr>
        <w:pStyle w:val="ListParagraph"/>
        <w:numPr>
          <w:ilvl w:val="0"/>
          <w:numId w:val="8"/>
        </w:numPr>
        <w:spacing w:line="480" w:lineRule="auto"/>
        <w:rPr>
          <w:lang w:val="en-US"/>
        </w:rPr>
      </w:pPr>
      <w:r w:rsidRPr="00E909D6">
        <w:rPr>
          <w:lang w:val="en-US"/>
        </w:rPr>
        <w:t xml:space="preserve">In the treatment of surgical patients with septic shock and anemia, restrictive and liberal transfusion strategies were compared by </w:t>
      </w:r>
      <w:proofErr w:type="spellStart"/>
      <w:r w:rsidRPr="00E909D6">
        <w:rPr>
          <w:lang w:val="en-US"/>
        </w:rPr>
        <w:t>Rygård</w:t>
      </w:r>
      <w:proofErr w:type="spellEnd"/>
      <w:r w:rsidRPr="00E909D6">
        <w:rPr>
          <w:lang w:val="en-US"/>
        </w:rPr>
        <w:t xml:space="preserve"> </w:t>
      </w:r>
      <w:r w:rsidRPr="00E909D6">
        <w:rPr>
          <w:i/>
          <w:iCs/>
          <w:lang w:val="en-US"/>
        </w:rPr>
        <w:t>et al</w:t>
      </w:r>
      <w:r w:rsidRPr="00E909D6">
        <w:rPr>
          <w:lang w:val="en-US"/>
        </w:rPr>
        <w:t>., with Hb thresholds of 7 g/dL and 9 g/dL, respectively</w:t>
      </w:r>
      <w:r>
        <w:rPr>
          <w:lang w:val="en-US"/>
        </w:rPr>
        <w:t>.</w:t>
      </w:r>
      <w:r w:rsidRPr="00E909D6">
        <w:rPr>
          <w:lang w:val="en-US"/>
        </w:rPr>
        <w:fldChar w:fldCharType="begin"/>
      </w:r>
      <w:r w:rsidR="00EE0248">
        <w:rPr>
          <w:lang w:val="en-US"/>
        </w:rPr>
        <w:instrText xml:space="preserve"> ADDIN EN.CITE &lt;EndNote&gt;&lt;Cite&gt;&lt;Author&gt;Rygård&lt;/Author&gt;&lt;Year&gt;2017&lt;/Year&gt;&lt;RecNum&gt;86&lt;/RecNum&gt;&lt;DisplayText&gt;&lt;style face="superscript"&gt;39&lt;/style&gt;&lt;/DisplayText&gt;&lt;record&gt;&lt;rec-number&gt;86&lt;/rec-number&gt;&lt;foreign-keys&gt;&lt;key app="EN" db-id="w9w9p952zpsxvoefeasxav94ts9p9wdzvxpf" timestamp="1617100824"&gt;86&lt;/key&gt;&lt;/foreign-keys&gt;&lt;ref-type name="Journal Article"&gt;17&lt;/ref-type&gt;&lt;contributors&gt;&lt;authors&gt;&lt;author&gt;Rygård, S. L.&lt;/author&gt;&lt;author&gt;Holst, L. B.&lt;/author&gt;&lt;author&gt;Wetterslev, J.&lt;/author&gt;&lt;author&gt;Johansson, P. I.&lt;/author&gt;&lt;author&gt;Perner, A.&lt;/author&gt;&lt;/authors&gt;&lt;/contributors&gt;&lt;auth-address&gt;Department of Intensive Care, Copenhagen University Hospital, Rigshospitalet, Copenhagen, Denmark.&amp;#xD;Copenhagen Trial Unit, Centre for Clinical Intervention Research, Copenhagen, Denmark.&amp;#xD;Section for Transfusion Medicine, Copenhagen University Hospital, Rigshospitalet, Copenhagen, Denmark.&amp;#xD;Centre for Research in Intensive Care, Copenhagen, Denmark.&lt;/auth-address&gt;&lt;titles&gt;&lt;title&gt;Higher vs. lower haemoglobin threshold for transfusion in septic shock: subgroup analyses of the TRISS trial&lt;/title&gt;&lt;secondary-title&gt;Acta Anaesthesiol Scand&lt;/secondary-title&gt;&lt;/titles&gt;&lt;periodical&gt;&lt;full-title&gt;Acta Anaesthesiol Scand&lt;/full-title&gt;&lt;/periodical&gt;&lt;pages&gt;166-175&lt;/pages&gt;&lt;volume&gt;61&lt;/volume&gt;&lt;number&gt;2&lt;/number&gt;&lt;edition&gt;2016/12/03&lt;/edition&gt;&lt;keywords&gt;&lt;keyword&gt;Aged&lt;/keyword&gt;&lt;keyword&gt;*Blood Transfusion&lt;/keyword&gt;&lt;keyword&gt;Comorbidity&lt;/keyword&gt;&lt;keyword&gt;Hemoglobins/*analysis&lt;/keyword&gt;&lt;keyword&gt;Humans&lt;/keyword&gt;&lt;keyword&gt;Middle Aged&lt;/keyword&gt;&lt;keyword&gt;Shock, Septic/blood/*therapy&lt;/keyword&gt;&lt;/keywords&gt;&lt;dates&gt;&lt;year&gt;2017&lt;/year&gt;&lt;pub-dates&gt;&lt;date&gt;Feb&lt;/date&gt;&lt;/pub-dates&gt;&lt;/dates&gt;&lt;isbn&gt;0001-5172&lt;/isbn&gt;&lt;accession-num&gt;27910086&lt;/accession-num&gt;&lt;urls&gt;&lt;/urls&gt;&lt;electronic-resource-num&gt;10.1111/aas.12837&lt;/electronic-resource-num&gt;&lt;remote-database-provider&gt;NLM&lt;/remote-database-provider&gt;&lt;language&gt;eng&lt;/language&gt;&lt;/record&gt;&lt;/Cite&gt;&lt;/EndNote&gt;</w:instrText>
      </w:r>
      <w:r w:rsidRPr="00E909D6">
        <w:rPr>
          <w:lang w:val="en-US"/>
        </w:rPr>
        <w:fldChar w:fldCharType="separate"/>
      </w:r>
      <w:r w:rsidR="00EE0248" w:rsidRPr="00EE0248">
        <w:rPr>
          <w:noProof/>
          <w:vertAlign w:val="superscript"/>
          <w:lang w:val="en-US"/>
        </w:rPr>
        <w:t>39</w:t>
      </w:r>
      <w:r w:rsidRPr="00E909D6">
        <w:rPr>
          <w:lang w:val="en-US"/>
        </w:rPr>
        <w:fldChar w:fldCharType="end"/>
      </w:r>
      <w:r w:rsidRPr="00E909D6">
        <w:rPr>
          <w:lang w:val="en-US"/>
        </w:rPr>
        <w:t xml:space="preserve"> Transfusion rates were lower with the lower Hb threshold, but there were no significant differences in survival between the two strategies.</w:t>
      </w:r>
    </w:p>
    <w:p w14:paraId="54DF6C9E" w14:textId="31A52ECD" w:rsidR="00047351" w:rsidRPr="00E909D6" w:rsidRDefault="00047351" w:rsidP="00047351">
      <w:pPr>
        <w:pStyle w:val="ListParagraph"/>
        <w:numPr>
          <w:ilvl w:val="0"/>
          <w:numId w:val="8"/>
        </w:numPr>
        <w:spacing w:line="480" w:lineRule="auto"/>
        <w:rPr>
          <w:lang w:val="en-US"/>
        </w:rPr>
      </w:pPr>
      <w:r w:rsidRPr="00E909D6">
        <w:rPr>
          <w:lang w:val="en-US"/>
        </w:rPr>
        <w:t xml:space="preserve">A large study assessed whether the relationship between RBC transfusion and mortality differed by lowest observed level of Hb. Among patients whose nadir Hb levels were above 9 g/dL, RBC transfusion was associated with increased mortality. On the other hand, in </w:t>
      </w:r>
      <w:r w:rsidRPr="00E909D6">
        <w:rPr>
          <w:lang w:val="en-US"/>
        </w:rPr>
        <w:lastRenderedPageBreak/>
        <w:t>patients with nadir levels below 9 g/dL, mortality was not significantly affected by RBC transfusion</w:t>
      </w:r>
      <w:r>
        <w:rPr>
          <w:lang w:val="en-US"/>
        </w:rPr>
        <w:t>.</w:t>
      </w:r>
      <w:r w:rsidRPr="00E909D6">
        <w:rPr>
          <w:lang w:val="en-US"/>
        </w:rPr>
        <w:fldChar w:fldCharType="begin">
          <w:fldData xml:space="preserve">PEVuZE5vdGU+PENpdGU+PEF1dGhvcj5UcmVudGlubzwvQXV0aG9yPjxZZWFyPjIwMTk8L1llYXI+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</w:fldData>
        </w:fldChar>
      </w:r>
      <w:r w:rsidR="00EE0248">
        <w:rPr>
          <w:lang w:val="en-US"/>
        </w:rPr>
        <w:instrText xml:space="preserve"> ADDIN EN.CITE </w:instrText>
      </w:r>
      <w:r w:rsidR="00EE0248">
        <w:rPr>
          <w:lang w:val="en-US"/>
        </w:rPr>
        <w:fldChar w:fldCharType="begin">
          <w:fldData xml:space="preserve">PEVuZE5vdGU+PENpdGU+PEF1dGhvcj5UcmVudGlubzwvQXV0aG9yPjxZZWFyPjIwMTk8L1llYXI+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sidRPr="00E909D6">
        <w:rPr>
          <w:lang w:val="en-US"/>
        </w:rPr>
        <w:fldChar w:fldCharType="separate"/>
      </w:r>
      <w:r w:rsidR="00EE0248" w:rsidRPr="00EE0248">
        <w:rPr>
          <w:noProof/>
          <w:vertAlign w:val="superscript"/>
          <w:lang w:val="en-US"/>
        </w:rPr>
        <w:t>40</w:t>
      </w:r>
      <w:r w:rsidRPr="00E909D6">
        <w:rPr>
          <w:lang w:val="en-US"/>
        </w:rPr>
        <w:fldChar w:fldCharType="end"/>
      </w:r>
      <w:r w:rsidRPr="00E909D6">
        <w:rPr>
          <w:lang w:val="en-US"/>
        </w:rPr>
        <w:t xml:space="preserve"> Length of hospital stay was increased among individuals who received RBC transfusions compared with those who did not receive transfusions, regardless of nadir Hb level.</w:t>
      </w:r>
    </w:p>
    <w:p w14:paraId="1A56BA66" w14:textId="75AA6184" w:rsidR="00047351" w:rsidRPr="00E909D6" w:rsidRDefault="00047351" w:rsidP="00047351">
      <w:pPr>
        <w:pStyle w:val="ListParagraph"/>
        <w:numPr>
          <w:ilvl w:val="0"/>
          <w:numId w:val="8"/>
        </w:numPr>
        <w:spacing w:line="480" w:lineRule="auto"/>
        <w:rPr>
          <w:lang w:val="en-US"/>
        </w:rPr>
      </w:pPr>
      <w:r w:rsidRPr="00E909D6">
        <w:rPr>
          <w:lang w:val="en-US"/>
        </w:rPr>
        <w:t>Outcomes in elderly patients undergoing non-elective surgery unrelated to trauma were assessed in an observational cohort study</w:t>
      </w:r>
      <w:r>
        <w:rPr>
          <w:lang w:val="en-US"/>
        </w:rPr>
        <w:t>.</w:t>
      </w:r>
      <w:r w:rsidRPr="00E909D6">
        <w:rPr>
          <w:lang w:val="en-US"/>
        </w:rPr>
        <w:fldChar w:fldCharType="begin"/>
      </w:r>
      <w:r w:rsidR="00EE0248">
        <w:rPr>
          <w:lang w:val="en-US"/>
        </w:rPr>
        <w:instrText xml:space="preserve"> ADDIN EN.CITE &lt;EndNote&gt;&lt;Cite&gt;&lt;Author&gt;Pelavski&lt;/Author&gt;&lt;Year&gt;2013&lt;/Year&gt;&lt;RecNum&gt;89&lt;/RecNum&gt;&lt;DisplayText&gt;&lt;style face="superscript"&gt;41&lt;/style&gt;&lt;/DisplayText&gt;&lt;record&gt;&lt;rec-number&gt;89&lt;/rec-number&gt;&lt;foreign-keys&gt;&lt;key app="EN" db-id="w9w9p952zpsxvoefeasxav94ts9p9wdzvxpf" timestamp="1617101951"&gt;89&lt;/key&gt;&lt;/foreign-keys&gt;&lt;ref-type name="Journal Article"&gt;17&lt;/ref-type&gt;&lt;contributors&gt;&lt;authors&gt;&lt;author&gt;Pelavski, A. D.&lt;/author&gt;&lt;author&gt;de Miguel, M.&lt;/author&gt;&lt;author&gt;Lacasta, A.&lt;/author&gt;&lt;author&gt;Rochera, M. I.&lt;/author&gt;&lt;author&gt;Roca, M.&lt;/author&gt;&lt;/authors&gt;&lt;/contributors&gt;&lt;auth-address&gt;Department of Anaesthesia, Vall d&amp;apos;Hebron University Hospital, Universitat Autonoma de Barcelona, Barcelona, Spain. pelavski@yahoo.es&lt;/auth-address&gt;&lt;titles&gt;&lt;title&gt;Anaemia and transfusion in nonagenarians undergoing emergency, non-traumatic surgery: a prospective observational study&lt;/title&gt;&lt;secondary-title&gt;Transfus Med&lt;/secondary-title&gt;&lt;/titles&gt;&lt;periodical&gt;&lt;full-title&gt;Transfus Med&lt;/full-title&gt;&lt;/periodical&gt;&lt;pages&gt;238-44&lt;/pages&gt;&lt;volume&gt;23&lt;/volume&gt;&lt;number&gt;4&lt;/number&gt;&lt;edition&gt;2013/02/08&lt;/edition&gt;&lt;keywords&gt;&lt;keyword&gt;Aged&lt;/keyword&gt;&lt;keyword&gt;Aged, 80 and over&lt;/keyword&gt;&lt;keyword&gt;Anemia/etiology/*therapy&lt;/keyword&gt;&lt;keyword&gt;*Blood Transfusion&lt;/keyword&gt;&lt;keyword&gt;*Emergency Medical Services&lt;/keyword&gt;&lt;keyword&gt;Female&lt;/keyword&gt;&lt;keyword&gt;Humans&lt;/keyword&gt;&lt;keyword&gt;Male&lt;/keyword&gt;&lt;keyword&gt;*Perioperative Period&lt;/keyword&gt;&lt;keyword&gt;Prospective Studies&lt;/keyword&gt;&lt;keyword&gt;*Surgical Procedures, Operative&lt;/keyword&gt;&lt;keyword&gt;80 and over&lt;/keyword&gt;&lt;keyword&gt;blood transfusion&lt;/keyword&gt;&lt;keyword&gt;emergency medicine&lt;/keyword&gt;&lt;keyword&gt;operative&lt;/keyword&gt;&lt;keyword&gt;surgical procedures&lt;/keyword&gt;&lt;/keywords&gt;&lt;dates&gt;&lt;year&gt;2013&lt;/year&gt;&lt;pub-dates&gt;&lt;date&gt;Aug&lt;/date&gt;&lt;/pub-dates&gt;&lt;/dates&gt;&lt;isbn&gt;0958-7578&lt;/isbn&gt;&lt;accession-num&gt;23387880&lt;/accession-num&gt;&lt;urls&gt;&lt;/urls&gt;&lt;electronic-resource-num&gt;10.1111/tme.12011&lt;/electronic-resource-num&gt;&lt;remote-database-provider&gt;NLM&lt;/remote-database-provider&gt;&lt;language&gt;eng&lt;/language&gt;&lt;/record&gt;&lt;/Cite&gt;&lt;/EndNote&gt;</w:instrText>
      </w:r>
      <w:r w:rsidRPr="00E909D6">
        <w:rPr>
          <w:lang w:val="en-US"/>
        </w:rPr>
        <w:fldChar w:fldCharType="separate"/>
      </w:r>
      <w:r w:rsidR="00EE0248" w:rsidRPr="00EE0248">
        <w:rPr>
          <w:noProof/>
          <w:vertAlign w:val="superscript"/>
          <w:lang w:val="en-US"/>
        </w:rPr>
        <w:t>41</w:t>
      </w:r>
      <w:r w:rsidRPr="00E909D6">
        <w:rPr>
          <w:lang w:val="en-US"/>
        </w:rPr>
        <w:fldChar w:fldCharType="end"/>
      </w:r>
      <w:r w:rsidRPr="00E909D6">
        <w:rPr>
          <w:lang w:val="en-US"/>
        </w:rPr>
        <w:t xml:space="preserve"> Receipt of blood transfusion was associated with significantly increased postoperative morbidity and prolonged hospital stay.</w:t>
      </w:r>
    </w:p>
    <w:p w14:paraId="0C399C19" w14:textId="77777777" w:rsidR="00047351" w:rsidRPr="008370F6" w:rsidRDefault="00047351" w:rsidP="00047351">
      <w:pPr>
        <w:pStyle w:val="Heading4"/>
        <w:spacing w:line="480" w:lineRule="auto"/>
      </w:pPr>
      <w:r w:rsidRPr="008370F6">
        <w:t>Orthopedic surgery</w:t>
      </w:r>
    </w:p>
    <w:p w14:paraId="192611AC" w14:textId="3B19188E" w:rsidR="00047351" w:rsidRPr="008370F6" w:rsidRDefault="00047351" w:rsidP="00047351">
      <w:pPr>
        <w:pStyle w:val="ListParagraph"/>
        <w:numPr>
          <w:ilvl w:val="0"/>
          <w:numId w:val="4"/>
        </w:numPr>
        <w:spacing w:line="480" w:lineRule="auto"/>
        <w:rPr>
          <w:lang w:val="en-US"/>
        </w:rPr>
      </w:pPr>
      <w:r w:rsidRPr="008370F6">
        <w:rPr>
          <w:lang w:val="en-US"/>
        </w:rPr>
        <w:t xml:space="preserve">Systematic review and meta-analysis of restrictive versus liberal strategy for </w:t>
      </w:r>
      <w:r>
        <w:rPr>
          <w:lang w:val="en-US"/>
        </w:rPr>
        <w:t>RBC</w:t>
      </w:r>
      <w:r w:rsidRPr="008370F6">
        <w:rPr>
          <w:lang w:val="en-US"/>
        </w:rPr>
        <w:t xml:space="preserve"> transfusion in orthopedic </w:t>
      </w:r>
      <w:r>
        <w:rPr>
          <w:lang w:val="en-US"/>
        </w:rPr>
        <w:t>surgery</w:t>
      </w:r>
      <w:r w:rsidRPr="008370F6">
        <w:rPr>
          <w:lang w:val="en-US"/>
        </w:rPr>
        <w:t>, published in 2018: “In patients undergoing orthopedic surgery, when compared with liberal transfusion, restrictive transfusion increases the risk of cardiovascular events irrespective of pre-existing cardiovascular disease. Importantly, the increased risk was observed in patients undergoing hip fracture surgery but did not reach significance in those undergoing elective arthroplasty.”</w:t>
      </w:r>
      <w:r w:rsidRPr="008370F6">
        <w:rPr>
          <w:lang w:val="en-US"/>
        </w:rPr>
        <w:fldChar w:fldCharType="begin">
          <w:fldData xml:space="preserve">PEVuZE5vdGU+PENpdGU+PEF1dGhvcj5HdTwvQXV0aG9yPjxZZWFyPjIwMTg8L1llYXI+PFJlY051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</w:fldData>
        </w:fldChar>
      </w:r>
      <w:r w:rsidR="00EE0248">
        <w:rPr>
          <w:lang w:val="en-US"/>
        </w:rPr>
        <w:instrText xml:space="preserve"> ADDIN EN.CITE </w:instrText>
      </w:r>
      <w:r w:rsidR="00EE0248">
        <w:rPr>
          <w:lang w:val="en-US"/>
        </w:rPr>
        <w:fldChar w:fldCharType="begin">
          <w:fldData xml:space="preserve">PEVuZE5vdGU+PENpdGU+PEF1dGhvcj5HdTwvQXV0aG9yPjxZZWFyPjIwMTg8L1llYXI+PFJlY051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2</w:t>
      </w:r>
      <w:r w:rsidRPr="008370F6">
        <w:rPr>
          <w:lang w:val="en-US"/>
        </w:rPr>
        <w:fldChar w:fldCharType="end"/>
      </w:r>
    </w:p>
    <w:p w14:paraId="6480BBDD" w14:textId="2DE1B826" w:rsidR="00047351" w:rsidRPr="008370F6" w:rsidRDefault="00047351" w:rsidP="00047351">
      <w:pPr>
        <w:pStyle w:val="ListParagraph"/>
        <w:numPr>
          <w:ilvl w:val="0"/>
          <w:numId w:val="4"/>
        </w:numPr>
        <w:spacing w:line="480" w:lineRule="auto"/>
        <w:rPr>
          <w:lang w:val="en-US"/>
        </w:rPr>
      </w:pPr>
      <w:r w:rsidRPr="008370F6">
        <w:rPr>
          <w:lang w:val="en-US"/>
        </w:rPr>
        <w:t xml:space="preserve">Cochrane review of </w:t>
      </w:r>
      <w:r>
        <w:rPr>
          <w:lang w:val="en-US"/>
        </w:rPr>
        <w:t>RBC</w:t>
      </w:r>
      <w:r w:rsidRPr="008370F6">
        <w:rPr>
          <w:lang w:val="en-US"/>
        </w:rPr>
        <w:t xml:space="preserve"> transfusion for people undergoing hip fracture surgery, published in 2015: “We found low quality evidence of no difference in mortality, functional recovery or postoperative morbidity between 'liberal' versus 'restrictive' thresholds for </w:t>
      </w:r>
      <w:r>
        <w:rPr>
          <w:lang w:val="en-US"/>
        </w:rPr>
        <w:t>RBC</w:t>
      </w:r>
      <w:r w:rsidRPr="008370F6">
        <w:rPr>
          <w:lang w:val="en-US"/>
        </w:rPr>
        <w:t xml:space="preserve"> transfusion in people undergoing surgery for hip fracture. Although further research may change the estimates of effect, the currently available evidence does not support the use of liberal </w:t>
      </w:r>
      <w:r>
        <w:rPr>
          <w:lang w:val="en-US"/>
        </w:rPr>
        <w:t>RBC</w:t>
      </w:r>
      <w:r w:rsidRPr="008370F6">
        <w:rPr>
          <w:lang w:val="en-US"/>
        </w:rPr>
        <w:t xml:space="preserve"> transfusion thresholds based on a 10 g/dL Hb trigger in preference to more restrictive transfusion thresholds.”</w:t>
      </w:r>
      <w:r w:rsidRPr="008370F6">
        <w:rPr>
          <w:lang w:val="en-US"/>
        </w:rPr>
        <w:fldChar w:fldCharType="begin"/>
      </w:r>
      <w:r w:rsidR="00EE0248">
        <w:rPr>
          <w:lang w:val="en-US"/>
        </w:rPr>
        <w:instrText xml:space="preserve"> ADDIN EN.CITE &lt;EndNote&gt;&lt;Cite&gt;&lt;Author&gt;Brunskill&lt;/Author&gt;&lt;Year&gt;2015&lt;/Year&gt;&lt;RecNum&gt;54&lt;/RecNum&gt;&lt;DisplayText&gt;&lt;style face="superscript"&gt;43&lt;/style&gt;&lt;/DisplayText&gt;&lt;record&gt;&lt;rec-number&gt;54&lt;/rec-number&gt;&lt;foreign-keys&gt;&lt;key app="EN" db-id="w9w9p952zpsxvoefeasxav94ts9p9wdzvxpf" timestamp="1613606641"&gt;54&lt;/key&gt;&lt;/foreign-keys&gt;&lt;ref-type name="Journal Article"&gt;17&lt;/ref-type&gt;&lt;contributors&gt;&lt;authors&gt;&lt;author&gt;Brunskill, S. J.&lt;/author&gt;&lt;author&gt;Millette, S. L.&lt;/author&gt;&lt;author&gt;Shokoohi, A.&lt;/author&gt;&lt;author&gt;Pulford, E. C.&lt;/author&gt;&lt;author&gt;Doree, C.&lt;/author&gt;&lt;author&gt;Murphy, M. F.&lt;/author&gt;&lt;author&gt;Stanworth, S.&lt;/author&gt;&lt;/authors&gt;&lt;/contributors&gt;&lt;auth-address&gt;Systematic Review Initiative, NHS Blood and Transplant, Level 2, John Radcliffe Hospital, Headington, Oxford, Oxon, UK, OX3 9BQ.&lt;/auth-address&gt;&lt;titles&gt;&lt;title&gt;Red blood cell transfusion for people undergoing hip fracture surgery&lt;/title&gt;&lt;secondary-title&gt;Cochrane Database Syst Rev&lt;/secondary-title&gt;&lt;/titles&gt;&lt;periodical&gt;&lt;full-title&gt;Cochrane Database Syst Rev&lt;/full-title&gt;&lt;/periodical&gt;&lt;pages&gt;Cd009699&lt;/pages&gt;&lt;number&gt;4&lt;/number&gt;&lt;edition&gt;2015/04/22&lt;/edition&gt;&lt;keywords&gt;&lt;keyword&gt;Aged, 80 and over&lt;/keyword&gt;&lt;keyword&gt;Anemia/therapy&lt;/keyword&gt;&lt;keyword&gt;Erythrocyte Transfusion/adverse effects/*methods/mortality&lt;/keyword&gt;&lt;keyword&gt;Hemoglobin A/analysis&lt;/keyword&gt;&lt;keyword&gt;Hip Fractures/blood/mortality/*surgery&lt;/keyword&gt;&lt;keyword&gt;Humans&lt;/keyword&gt;&lt;keyword&gt;Postoperative Complications&lt;/keyword&gt;&lt;keyword&gt;Randomized Controlled Trials as Topic&lt;/keyword&gt;&lt;keyword&gt;Recovery of Function&lt;/keyword&gt;&lt;/keywords&gt;&lt;dates&gt;&lt;year&gt;2015&lt;/year&gt;&lt;pub-dates&gt;&lt;date&gt;Apr 21&lt;/date&gt;&lt;/pub-dates&gt;&lt;/dates&gt;&lt;isbn&gt;1361-6137&lt;/isbn&gt;&lt;accession-num&gt;25897628&lt;/accession-num&gt;&lt;urls&gt;&lt;/urls&gt;&lt;electronic-resource-num&gt;10.1002/14651858.CD009699.pub2&lt;/electronic-resource-num&gt;&lt;remote-database-provider&gt;NLM&lt;/remote-database-provider&gt;&lt;language&gt;eng&lt;/language&gt;&lt;/record&gt;&lt;/Cite&gt;&lt;/EndNote&gt;</w:instrText>
      </w:r>
      <w:r w:rsidRPr="008370F6">
        <w:rPr>
          <w:lang w:val="en-US"/>
        </w:rPr>
        <w:fldChar w:fldCharType="separate"/>
      </w:r>
      <w:r w:rsidR="00EE0248" w:rsidRPr="00EE0248">
        <w:rPr>
          <w:noProof/>
          <w:vertAlign w:val="superscript"/>
          <w:lang w:val="en-US"/>
        </w:rPr>
        <w:t>43</w:t>
      </w:r>
      <w:r w:rsidRPr="008370F6">
        <w:rPr>
          <w:lang w:val="en-US"/>
        </w:rPr>
        <w:fldChar w:fldCharType="end"/>
      </w:r>
    </w:p>
    <w:p w14:paraId="39B3F8F5" w14:textId="2A8E7AF0" w:rsidR="00047351" w:rsidRPr="008370F6" w:rsidRDefault="00047351" w:rsidP="00047351">
      <w:pPr>
        <w:pStyle w:val="ListParagraph"/>
        <w:numPr>
          <w:ilvl w:val="0"/>
          <w:numId w:val="4"/>
        </w:numPr>
        <w:spacing w:line="480" w:lineRule="auto"/>
        <w:rPr>
          <w:lang w:val="en-US"/>
        </w:rPr>
      </w:pPr>
      <w:r w:rsidRPr="008370F6">
        <w:rPr>
          <w:lang w:val="en-US"/>
        </w:rPr>
        <w:t>Liberal transfusion was compared with restrictive transfusion (Hb thresholds for transfusion of 10 vs. 8 g/</w:t>
      </w:r>
      <w:r>
        <w:rPr>
          <w:lang w:val="en-US"/>
        </w:rPr>
        <w:t>d</w:t>
      </w:r>
      <w:r w:rsidRPr="008370F6">
        <w:rPr>
          <w:lang w:val="en-US"/>
        </w:rPr>
        <w:t xml:space="preserve">L, respectively) by Carson </w:t>
      </w:r>
      <w:r w:rsidRPr="008370F6">
        <w:rPr>
          <w:i/>
          <w:iCs/>
          <w:lang w:val="en-US"/>
        </w:rPr>
        <w:t>et al</w:t>
      </w:r>
      <w:r w:rsidRPr="008370F6">
        <w:rPr>
          <w:lang w:val="en-US"/>
        </w:rPr>
        <w:t>. in two studies of hip fracture patients with postoperative Hb levels &lt;10 g/</w:t>
      </w:r>
      <w:r>
        <w:rPr>
          <w:lang w:val="en-US"/>
        </w:rPr>
        <w:t>d</w:t>
      </w:r>
      <w:r w:rsidRPr="008370F6">
        <w:rPr>
          <w:lang w:val="en-US"/>
        </w:rPr>
        <w:t>L</w:t>
      </w:r>
      <w:r>
        <w:rPr>
          <w:lang w:val="en-US"/>
        </w:rPr>
        <w:t>.</w:t>
      </w:r>
      <w:r w:rsidRPr="008370F6">
        <w:rPr>
          <w:lang w:val="en-US"/>
        </w:rPr>
        <w:fldChar w:fldCharType="begin">
          <w:fldData xml:space="preserve">PEVuZE5vdGU+PENpdGU+PEF1dGhvcj5DYXJzb248L0F1dGhvcj48WWVhcj4yMDE1PC9ZZWFyPjxS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</w:fldData>
        </w:fldChar>
      </w:r>
      <w:r w:rsidR="00EE0248">
        <w:rPr>
          <w:lang w:val="en-US"/>
        </w:rPr>
        <w:instrText xml:space="preserve"> ADDIN EN.CITE </w:instrText>
      </w:r>
      <w:r w:rsidR="00EE0248">
        <w:rPr>
          <w:lang w:val="en-US"/>
        </w:rPr>
        <w:fldChar w:fldCharType="begin">
          <w:fldData xml:space="preserve">PEVuZE5vdGU+PENpdGU+PEF1dGhvcj5DYXJzb248L0F1dGhvcj48WWVhcj4yMDE1PC9ZZWFyPjxS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4, 45</w:t>
      </w:r>
      <w:r w:rsidRPr="008370F6">
        <w:rPr>
          <w:lang w:val="en-US"/>
        </w:rPr>
        <w:fldChar w:fldCharType="end"/>
      </w:r>
      <w:r w:rsidRPr="008370F6">
        <w:rPr>
          <w:lang w:val="en-US"/>
        </w:rPr>
        <w:t xml:space="preserve"> In both studies, there were no significant differences between the two transfusion strategies in mortality or other key outcomes. Similarly, a third </w:t>
      </w:r>
      <w:r w:rsidRPr="008370F6">
        <w:rPr>
          <w:lang w:val="en-US"/>
        </w:rPr>
        <w:lastRenderedPageBreak/>
        <w:t>study comparing restrictive versus liberal transfusion after hip fracture surgery showed no significant between-group differences in mortality, complications, length of hospital stay or regain of mobility</w:t>
      </w:r>
      <w:r>
        <w:rPr>
          <w:lang w:val="en-US"/>
        </w:rPr>
        <w:t>.</w:t>
      </w:r>
      <w:r w:rsidRPr="008370F6">
        <w:rPr>
          <w:lang w:val="en-US"/>
        </w:rPr>
        <w:fldChar w:fldCharType="begin">
          <w:fldData xml:space="preserve">PEVuZE5vdGU+PENpdGU+PEF1dGhvcj5QYXJrZXI8L0F1dGhvcj48WWVhcj4yMDEzPC9ZZWFyPjxS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</w:fldData>
        </w:fldChar>
      </w:r>
      <w:r w:rsidR="00EE0248">
        <w:rPr>
          <w:lang w:val="en-US"/>
        </w:rPr>
        <w:instrText xml:space="preserve"> ADDIN EN.CITE </w:instrText>
      </w:r>
      <w:r w:rsidR="00EE0248">
        <w:rPr>
          <w:lang w:val="en-US"/>
        </w:rPr>
        <w:fldChar w:fldCharType="begin">
          <w:fldData xml:space="preserve">PEVuZE5vdGU+PENpdGU+PEF1dGhvcj5QYXJrZXI8L0F1dGhvcj48WWVhcj4yMDEzPC9ZZWFyPjxS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6</w:t>
      </w:r>
      <w:r w:rsidRPr="008370F6">
        <w:rPr>
          <w:lang w:val="en-US"/>
        </w:rPr>
        <w:fldChar w:fldCharType="end"/>
      </w:r>
    </w:p>
    <w:p w14:paraId="4862A984" w14:textId="331F4E8B" w:rsidR="00047351" w:rsidRPr="008370F6" w:rsidRDefault="00047351" w:rsidP="00047351">
      <w:pPr>
        <w:pStyle w:val="ListParagraph"/>
        <w:numPr>
          <w:ilvl w:val="0"/>
          <w:numId w:val="4"/>
        </w:numPr>
        <w:spacing w:line="480" w:lineRule="auto"/>
        <w:rPr>
          <w:lang w:val="en-US"/>
        </w:rPr>
      </w:pPr>
      <w:r w:rsidRPr="008370F6">
        <w:rPr>
          <w:lang w:val="en-US"/>
        </w:rPr>
        <w:t>In a study of elderly patients undergoing hip fracture surgery, receipt of a blood transfusion was associated with a lower incidence of delirium</w:t>
      </w:r>
      <w:r>
        <w:rPr>
          <w:lang w:val="en-US"/>
        </w:rPr>
        <w:t>.</w:t>
      </w:r>
      <w:r w:rsidRPr="008370F6">
        <w:rPr>
          <w:lang w:val="en-US"/>
        </w:rPr>
        <w:fldChar w:fldCharType="begin">
          <w:fldData xml:space="preserve">PEVuZE5vdGU+PENpdGU+PEF1dGhvcj52YW4gZGVyIFphbmRlbjwvQXV0aG9yPjxZZWFyPjIwMTY8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=
</w:fldData>
        </w:fldChar>
      </w:r>
      <w:r w:rsidR="00EE0248">
        <w:rPr>
          <w:lang w:val="en-US"/>
        </w:rPr>
        <w:instrText xml:space="preserve"> ADDIN EN.CITE </w:instrText>
      </w:r>
      <w:r w:rsidR="00EE0248">
        <w:rPr>
          <w:lang w:val="en-US"/>
        </w:rPr>
        <w:fldChar w:fldCharType="begin">
          <w:fldData xml:space="preserve">PEVuZE5vdGU+PENpdGU+PEF1dGhvcj52YW4gZGVyIFphbmRlbjwvQXV0aG9yPjxZZWFyPjIwMTY8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7</w:t>
      </w:r>
      <w:r w:rsidRPr="008370F6">
        <w:rPr>
          <w:lang w:val="en-US"/>
        </w:rPr>
        <w:fldChar w:fldCharType="end"/>
      </w:r>
      <w:r w:rsidRPr="008370F6">
        <w:rPr>
          <w:lang w:val="en-US"/>
        </w:rPr>
        <w:t xml:space="preserve"> However, another study of hip fracture patients found no differences in delirium between </w:t>
      </w:r>
      <w:r>
        <w:rPr>
          <w:lang w:val="en-US"/>
        </w:rPr>
        <w:t>l</w:t>
      </w:r>
      <w:r w:rsidRPr="008370F6">
        <w:rPr>
          <w:lang w:val="en-US"/>
        </w:rPr>
        <w:t>iberal versus restrictive transfusion of RBCs</w:t>
      </w:r>
      <w:r>
        <w:rPr>
          <w:lang w:val="en-US"/>
        </w:rPr>
        <w:t>.</w:t>
      </w:r>
      <w:r w:rsidRPr="008370F6">
        <w:rPr>
          <w:lang w:val="en-US"/>
        </w:rPr>
        <w:fldChar w:fldCharType="begin">
          <w:fldData xml:space="preserve">PEVuZE5vdGU+PENpdGU+PEF1dGhvcj5HcnViZXItQmFsZGluaTwvQXV0aG9yPjxZZWFyPjIwMTM8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</w:fldData>
        </w:fldChar>
      </w:r>
      <w:r w:rsidR="00EE0248">
        <w:rPr>
          <w:lang w:val="en-US"/>
        </w:rPr>
        <w:instrText xml:space="preserve"> ADDIN EN.CITE </w:instrText>
      </w:r>
      <w:r w:rsidR="00EE0248">
        <w:rPr>
          <w:lang w:val="en-US"/>
        </w:rPr>
        <w:fldChar w:fldCharType="begin">
          <w:fldData xml:space="preserve">PEVuZE5vdGU+PENpdGU+PEF1dGhvcj5HcnViZXItQmFsZGluaTwvQXV0aG9yPjxZZWFyPjIwMTM8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8</w:t>
      </w:r>
      <w:r w:rsidRPr="008370F6">
        <w:rPr>
          <w:lang w:val="en-US"/>
        </w:rPr>
        <w:fldChar w:fldCharType="end"/>
      </w:r>
    </w:p>
    <w:p w14:paraId="0C0E16FB" w14:textId="77777777" w:rsidR="00047351" w:rsidRPr="008370F6" w:rsidRDefault="00047351" w:rsidP="00047351">
      <w:pPr>
        <w:pStyle w:val="Heading4"/>
        <w:spacing w:line="480" w:lineRule="auto"/>
      </w:pPr>
      <w:r w:rsidRPr="008370F6">
        <w:t>Cardiac or cardiovascular surgery</w:t>
      </w:r>
    </w:p>
    <w:p w14:paraId="13944F7D" w14:textId="37F1E6B9" w:rsidR="00047351" w:rsidRPr="008370F6" w:rsidRDefault="00047351" w:rsidP="00047351">
      <w:pPr>
        <w:pStyle w:val="ListParagraph"/>
        <w:numPr>
          <w:ilvl w:val="0"/>
          <w:numId w:val="4"/>
        </w:numPr>
        <w:spacing w:line="480" w:lineRule="auto"/>
        <w:rPr>
          <w:lang w:val="en-US"/>
        </w:rPr>
      </w:pPr>
      <w:r w:rsidRPr="008370F6">
        <w:rPr>
          <w:lang w:val="en-US"/>
        </w:rPr>
        <w:t>A 2019 meta-analysis comparing restrictive versus liberal transfusion of RBCs in cardiac surgery patients was performed using data from 13 RCTs</w:t>
      </w:r>
      <w:r>
        <w:rPr>
          <w:lang w:val="en-US"/>
        </w:rPr>
        <w:t>.</w:t>
      </w:r>
      <w:r w:rsidRPr="008370F6">
        <w:rPr>
          <w:lang w:val="en-US"/>
        </w:rPr>
        <w:fldChar w:fldCharType="begin">
          <w:fldData xml:space="preserve">PEVuZE5vdGU+PENpdGU+PEF1dGhvcj5TaGVoYXRhPC9BdXRob3I+PFllYXI+MjAxOTwvWWVhcj48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</w:fldData>
        </w:fldChar>
      </w:r>
      <w:r w:rsidR="00EE0248">
        <w:rPr>
          <w:lang w:val="en-US"/>
        </w:rPr>
        <w:instrText xml:space="preserve"> ADDIN EN.CITE </w:instrText>
      </w:r>
      <w:r w:rsidR="00EE0248">
        <w:rPr>
          <w:lang w:val="en-US"/>
        </w:rPr>
        <w:fldChar w:fldCharType="begin">
          <w:fldData xml:space="preserve">PEVuZE5vdGU+PENpdGU+PEF1dGhvcj5TaGVoYXRhPC9BdXRob3I+PFllYXI+MjAxOTwvWWVhcj48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9</w:t>
      </w:r>
      <w:r w:rsidRPr="008370F6">
        <w:rPr>
          <w:lang w:val="en-US"/>
        </w:rPr>
        <w:fldChar w:fldCharType="end"/>
      </w:r>
      <w:r w:rsidRPr="008370F6">
        <w:rPr>
          <w:lang w:val="en-US"/>
        </w:rPr>
        <w:t xml:space="preserve"> There were no significant differences in mortality, myocardial infarction, stroke, renal failure or infection rates between the two strategies, leading the authors to conclude that restrictive transfusion does not lead to inferior outcomes compared with liberal transfusion of RBCs.</w:t>
      </w:r>
    </w:p>
    <w:p w14:paraId="3BBA19A5" w14:textId="33633C0F" w:rsidR="00047351" w:rsidRPr="008370F6" w:rsidRDefault="00047351" w:rsidP="00047351">
      <w:pPr>
        <w:pStyle w:val="ListParagraph"/>
        <w:numPr>
          <w:ilvl w:val="0"/>
          <w:numId w:val="4"/>
        </w:numPr>
        <w:spacing w:line="480" w:lineRule="auto"/>
        <w:rPr>
          <w:lang w:val="en-US"/>
        </w:rPr>
      </w:pPr>
      <w:r w:rsidRPr="008370F6">
        <w:rPr>
          <w:lang w:val="en-US"/>
        </w:rPr>
        <w:t>Systematic review and meta-analysis of transfusion triggers for guiding RBC transfusion in cardiovascular surgery, published in 2014: “The results of this meta-analysis do not demonstrate a causal relationship underlying the association between blood transfusion and mortality and morbidity. Further randomized controlled trials are necessary to determine the optimal transfusion strategy for patients undergoing cardiovascular surgery.”</w:t>
      </w:r>
      <w:r w:rsidRPr="008370F6">
        <w:rPr>
          <w:lang w:val="en-US"/>
        </w:rPr>
        <w:fldChar w:fldCharType="begin">
          <w:fldData xml:space="preserve">PEVuZE5vdGU+PENpdGU+PEF1dGhvcj5DdXJsZXk8L0F1dGhvcj48WWVhcj4yMDE0PC9ZZWFyPjxS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</w:fldData>
        </w:fldChar>
      </w:r>
      <w:r w:rsidR="00EE0248">
        <w:rPr>
          <w:lang w:val="en-US"/>
        </w:rPr>
        <w:instrText xml:space="preserve"> ADDIN EN.CITE </w:instrText>
      </w:r>
      <w:r w:rsidR="00EE0248">
        <w:rPr>
          <w:lang w:val="en-US"/>
        </w:rPr>
        <w:fldChar w:fldCharType="begin">
          <w:fldData xml:space="preserve">PEVuZE5vdGU+PENpdGU+PEF1dGhvcj5DdXJsZXk8L0F1dGhvcj48WWVhcj4yMDE0PC9ZZWFyPjxS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0</w:t>
      </w:r>
      <w:r w:rsidRPr="008370F6">
        <w:rPr>
          <w:lang w:val="en-US"/>
        </w:rPr>
        <w:fldChar w:fldCharType="end"/>
      </w:r>
    </w:p>
    <w:p w14:paraId="6D76A15C" w14:textId="7CB774A0" w:rsidR="00047351" w:rsidRPr="008370F6" w:rsidRDefault="00047351" w:rsidP="00047351">
      <w:pPr>
        <w:pStyle w:val="ListParagraph"/>
        <w:numPr>
          <w:ilvl w:val="0"/>
          <w:numId w:val="4"/>
        </w:numPr>
        <w:spacing w:line="480" w:lineRule="auto"/>
        <w:rPr>
          <w:lang w:val="en-US"/>
        </w:rPr>
      </w:pPr>
      <w:r w:rsidRPr="008370F6">
        <w:rPr>
          <w:lang w:val="en-US"/>
        </w:rPr>
        <w:t>Two studies retrieved by our literature search compared restrictive versus liberal transfusion of RBCs in cardiac surgery</w:t>
      </w:r>
      <w:r>
        <w:rPr>
          <w:lang w:val="en-US"/>
        </w:rPr>
        <w:t>.</w:t>
      </w:r>
      <w:r w:rsidRPr="008370F6">
        <w:rPr>
          <w:lang w:val="en-US"/>
        </w:rPr>
        <w:fldChar w:fldCharType="begin">
          <w:fldData xml:space="preserve">PEVuZE5vdGU+PENpdGU+PEF1dGhvcj5HYXJnPC9BdXRob3I+PFllYXI+MjAxOTwvWWVhcj48UmVj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</w:fldData>
        </w:fldChar>
      </w:r>
      <w:r w:rsidR="00EE0248">
        <w:rPr>
          <w:lang w:val="en-US"/>
        </w:rPr>
        <w:instrText xml:space="preserve"> ADDIN EN.CITE </w:instrText>
      </w:r>
      <w:r w:rsidR="00EE0248">
        <w:rPr>
          <w:lang w:val="en-US"/>
        </w:rPr>
        <w:fldChar w:fldCharType="begin">
          <w:fldData xml:space="preserve">PEVuZE5vdGU+PENpdGU+PEF1dGhvcj5HYXJnPC9BdXRob3I+PFllYXI+MjAxOTwvWWVhcj48UmVj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1, 52</w:t>
      </w:r>
      <w:r w:rsidRPr="008370F6">
        <w:rPr>
          <w:lang w:val="en-US"/>
        </w:rPr>
        <w:fldChar w:fldCharType="end"/>
      </w:r>
      <w:r w:rsidRPr="008370F6">
        <w:rPr>
          <w:lang w:val="en-US"/>
        </w:rPr>
        <w:t xml:space="preserve"> Restrictive transfusion reduced RBC transfusions without increasing the risk of </w:t>
      </w:r>
      <w:r>
        <w:rPr>
          <w:lang w:val="en-US"/>
        </w:rPr>
        <w:t>AKI</w:t>
      </w:r>
      <w:r w:rsidRPr="008370F6">
        <w:rPr>
          <w:lang w:val="en-US"/>
        </w:rPr>
        <w:t>, bleeding, or short-term complications. However, a third study reported increased risk</w:t>
      </w:r>
      <w:r>
        <w:rPr>
          <w:lang w:val="en-US"/>
        </w:rPr>
        <w:t xml:space="preserve"> of</w:t>
      </w:r>
      <w:r w:rsidRPr="008370F6">
        <w:rPr>
          <w:lang w:val="en-US"/>
        </w:rPr>
        <w:t xml:space="preserve"> cardiogenic shock in elderly patients receiving restrictive versus liberal transfusion</w:t>
      </w:r>
      <w:r>
        <w:rPr>
          <w:lang w:val="en-US"/>
        </w:rPr>
        <w:t>.</w:t>
      </w:r>
      <w:r w:rsidRPr="008370F6">
        <w:rPr>
          <w:lang w:val="en-US"/>
        </w:rPr>
        <w:fldChar w:fldCharType="begin">
          <w:fldData xml:space="preserve">PEVuZE5vdGU+PENpdGU+PEF1dGhvcj5OYWthbXVyYTwvQXV0aG9yPjxZZWFyPjIwMTU8L1llYXI+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==
</w:fldData>
        </w:fldChar>
      </w:r>
      <w:r w:rsidR="00EE0248">
        <w:rPr>
          <w:lang w:val="en-US"/>
        </w:rPr>
        <w:instrText xml:space="preserve"> ADDIN EN.CITE </w:instrText>
      </w:r>
      <w:r w:rsidR="00EE0248">
        <w:rPr>
          <w:lang w:val="en-US"/>
        </w:rPr>
        <w:fldChar w:fldCharType="begin">
          <w:fldData xml:space="preserve">PEVuZE5vdGU+PENpdGU+PEF1dGhvcj5OYWthbXVyYTwvQXV0aG9yPjxZZWFyPjIwMTU8L1llYXI+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3</w:t>
      </w:r>
      <w:r w:rsidRPr="008370F6">
        <w:rPr>
          <w:lang w:val="en-US"/>
        </w:rPr>
        <w:fldChar w:fldCharType="end"/>
      </w:r>
    </w:p>
    <w:p w14:paraId="7B193F21" w14:textId="44435C14" w:rsidR="00047351" w:rsidRPr="008370F6" w:rsidRDefault="00047351" w:rsidP="00047351">
      <w:pPr>
        <w:pStyle w:val="ListParagraph"/>
        <w:numPr>
          <w:ilvl w:val="0"/>
          <w:numId w:val="4"/>
        </w:numPr>
        <w:spacing w:line="480" w:lineRule="auto"/>
        <w:rPr>
          <w:lang w:val="en-US"/>
        </w:rPr>
      </w:pPr>
      <w:r w:rsidRPr="008370F6">
        <w:rPr>
          <w:lang w:val="en-US"/>
        </w:rPr>
        <w:t xml:space="preserve">Retrospective study of 31,818 patients undergoing CABG: “Operative mortality was 2.1% overall, 0.6% among patients who were not transfused, and 3.3% in the transfused group </w:t>
      </w:r>
      <w:r w:rsidRPr="008370F6">
        <w:rPr>
          <w:lang w:val="en-US"/>
        </w:rPr>
        <w:lastRenderedPageBreak/>
        <w:t xml:space="preserve">(odds ratio, 6.19; p&lt;0.0001). The association between blood transfusion and mortality lessened when controlling for preoperative risk of mortality (odds ratio, 2.99) but remained highly significant (p&lt;0.0001). The association between </w:t>
      </w:r>
      <w:r>
        <w:rPr>
          <w:lang w:val="en-US"/>
        </w:rPr>
        <w:t>RBC</w:t>
      </w:r>
      <w:r w:rsidRPr="008370F6">
        <w:rPr>
          <w:lang w:val="en-US"/>
        </w:rPr>
        <w:t xml:space="preserve"> transfusion and mortality after CABG is highly significant and independent of increased preoperative risk status”.</w:t>
      </w:r>
      <w:r w:rsidRPr="008370F6">
        <w:rPr>
          <w:lang w:val="en-US"/>
        </w:rPr>
        <w:fldChar w:fldCharType="begin"/>
      </w:r>
      <w:r w:rsidR="00EE0248">
        <w:rPr>
          <w:lang w:val="en-US"/>
        </w:rPr>
        <w:instrText xml:space="preserve"> ADDIN EN.CITE &lt;EndNote&gt;&lt;Cite&gt;&lt;Author&gt;Paone&lt;/Author&gt;&lt;Year&gt;2012&lt;/Year&gt;&lt;RecNum&gt;146&lt;/RecNum&gt;&lt;DisplayText&gt;&lt;style face="superscript"&gt;54&lt;/style&gt;&lt;/DisplayText&gt;&lt;record&gt;&lt;rec-number&gt;146&lt;/rec-number&gt;&lt;foreign-keys&gt;&lt;key app="EN" db-id="w9w9p952zpsxvoefeasxav94ts9p9wdzvxpf" timestamp="1619536883"&gt;146&lt;/key&gt;&lt;/foreign-keys&gt;&lt;ref-type name="Journal Article"&gt;17&lt;/ref-type&gt;&lt;contributors&gt;&lt;authors&gt;&lt;author&gt;Paone, G.&lt;/author&gt;&lt;author&gt;Brewer, R.&lt;/author&gt;&lt;author&gt;Theurer, P. F.&lt;/author&gt;&lt;author&gt;Bell, G. F.&lt;/author&gt;&lt;author&gt;Cogan, C. M.&lt;/author&gt;&lt;author&gt;Prager, R. L.&lt;/author&gt;&lt;author&gt;Michigan Society of, Thoracic&lt;/author&gt;&lt;author&gt;Cardiovascular, Surgeons&lt;/author&gt;&lt;/authors&gt;&lt;/contributors&gt;&lt;auth-address&gt;Division of Cardiac Surgery, Henry Ford Hospital, Detroit, Mich 48202, USA. gpaone1@hfhs.org&lt;/auth-address&gt;&lt;titles&gt;&lt;title&gt;Preoperative predicted risk does not fully explain the association between red blood cell transfusion and mortality in coronary artery bypass grafting&lt;/title&gt;&lt;secondary-title&gt;J Thorac Cardiovasc Surg&lt;/secondary-title&gt;&lt;/titles&gt;&lt;periodical&gt;&lt;full-title&gt;J Thorac Cardiovasc Surg&lt;/full-title&gt;&lt;/periodical&gt;&lt;pages&gt;178-85&lt;/pages&gt;&lt;volume&gt;143&lt;/volume&gt;&lt;number&gt;1&lt;/number&gt;&lt;edition&gt;2011/10/22&lt;/edition&gt;&lt;keywords&gt;&lt;keyword&gt;Aged&lt;/keyword&gt;&lt;keyword&gt;Coronary Artery Bypass/*mortality&lt;/keyword&gt;&lt;keyword&gt;Erythrocyte Transfusion/*statistics &amp;amp; numerical data&lt;/keyword&gt;&lt;keyword&gt;Female&lt;/keyword&gt;&lt;keyword&gt;Humans&lt;/keyword&gt;&lt;keyword&gt;Male&lt;/keyword&gt;&lt;keyword&gt;Middle Aged&lt;/keyword&gt;&lt;keyword&gt;Preoperative Care&lt;/keyword&gt;&lt;keyword&gt;Retrospective Studies&lt;/keyword&gt;&lt;keyword&gt;Risk Assessment&lt;/keyword&gt;&lt;/keywords&gt;&lt;dates&gt;&lt;year&gt;2012&lt;/year&gt;&lt;pub-dates&gt;&lt;date&gt;Jan&lt;/date&gt;&lt;/pub-dates&gt;&lt;/dates&gt;&lt;isbn&gt;1097-685X (Electronic)&amp;#xD;0022-5223 (Linking)&lt;/isbn&gt;&lt;accession-num&gt;22014719&lt;/accession-num&gt;&lt;urls&gt;&lt;related-urls&gt;&lt;url&gt;https://www.ncbi.nlm.nih.gov/pubmed/22014719&lt;/url&gt;&lt;/related-urls&gt;&lt;/urls&gt;&lt;electronic-resource-num&gt;10.1016/j.jtcvs.2011.09.015&lt;/electronic-resource-num&gt;&lt;/record&gt;&lt;/Cite&gt;&lt;/EndNote&gt;</w:instrText>
      </w:r>
      <w:r w:rsidRPr="008370F6">
        <w:rPr>
          <w:lang w:val="en-US"/>
        </w:rPr>
        <w:fldChar w:fldCharType="separate"/>
      </w:r>
      <w:r w:rsidR="00EE0248" w:rsidRPr="00EE0248">
        <w:rPr>
          <w:noProof/>
          <w:vertAlign w:val="superscript"/>
          <w:lang w:val="en-US"/>
        </w:rPr>
        <w:t>54</w:t>
      </w:r>
      <w:r w:rsidRPr="008370F6">
        <w:rPr>
          <w:lang w:val="en-US"/>
        </w:rPr>
        <w:fldChar w:fldCharType="end"/>
      </w:r>
    </w:p>
    <w:p w14:paraId="1297C6CF" w14:textId="34D379CF" w:rsidR="00047351" w:rsidRPr="008370F6" w:rsidRDefault="00047351" w:rsidP="00047351">
      <w:pPr>
        <w:pStyle w:val="ListParagraph"/>
        <w:numPr>
          <w:ilvl w:val="0"/>
          <w:numId w:val="4"/>
        </w:numPr>
        <w:spacing w:line="480" w:lineRule="auto"/>
        <w:rPr>
          <w:lang w:val="en-US"/>
        </w:rPr>
      </w:pPr>
      <w:r w:rsidRPr="008370F6">
        <w:rPr>
          <w:lang w:val="en-US"/>
        </w:rPr>
        <w:t>In a study of diabetic patients undergoing elective CABG, significant increases in neutrophil gelatinase-associated lipocalin, creatinine, aspartate aminotransferase and advanced oxidative protein products suggested that RBC transfusions may be associated with increased risk of renal injury</w:t>
      </w:r>
      <w:r>
        <w:rPr>
          <w:lang w:val="en-US"/>
        </w:rPr>
        <w:t>.</w:t>
      </w:r>
      <w:r w:rsidRPr="008370F6">
        <w:rPr>
          <w:lang w:val="en-US"/>
        </w:rPr>
        <w:fldChar w:fldCharType="begin">
          <w:fldData xml:space="preserve">PEVuZE5vdGU+PENpdGU+PEF1dGhvcj5BeWt1dDwvQXV0aG9yPjxZZWFyPjIwMTg8L1llYXI+PFJl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</w:fldData>
        </w:fldChar>
      </w:r>
      <w:r w:rsidR="00EE0248">
        <w:rPr>
          <w:lang w:val="en-US"/>
        </w:rPr>
        <w:instrText xml:space="preserve"> ADDIN EN.CITE </w:instrText>
      </w:r>
      <w:r w:rsidR="00EE0248">
        <w:rPr>
          <w:lang w:val="en-US"/>
        </w:rPr>
        <w:fldChar w:fldCharType="begin">
          <w:fldData xml:space="preserve">PEVuZE5vdGU+PENpdGU+PEF1dGhvcj5BeWt1dDwvQXV0aG9yPjxZZWFyPjIwMTg8L1llYXI+PFJl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5</w:t>
      </w:r>
      <w:r w:rsidRPr="008370F6">
        <w:rPr>
          <w:lang w:val="en-US"/>
        </w:rPr>
        <w:fldChar w:fldCharType="end"/>
      </w:r>
    </w:p>
    <w:p w14:paraId="63B2A360" w14:textId="77777777" w:rsidR="00047351" w:rsidRPr="008370F6" w:rsidRDefault="00047351" w:rsidP="00047351">
      <w:pPr>
        <w:pStyle w:val="Heading3"/>
        <w:spacing w:line="480" w:lineRule="auto"/>
        <w:rPr>
          <w:lang w:val="en-US"/>
        </w:rPr>
      </w:pPr>
      <w:r w:rsidRPr="008370F6">
        <w:rPr>
          <w:lang w:val="en-US"/>
        </w:rPr>
        <w:t>Management</w:t>
      </w:r>
      <w:r>
        <w:rPr>
          <w:lang w:val="en-US"/>
        </w:rPr>
        <w:t xml:space="preserve">: </w:t>
      </w:r>
      <w:r w:rsidRPr="008370F6">
        <w:rPr>
          <w:lang w:val="en-US"/>
        </w:rPr>
        <w:t>postoperative anemia</w:t>
      </w:r>
    </w:p>
    <w:p w14:paraId="57329235" w14:textId="77777777" w:rsidR="00047351" w:rsidRPr="008370F6" w:rsidRDefault="00047351" w:rsidP="00047351">
      <w:pPr>
        <w:pStyle w:val="Heading4"/>
        <w:spacing w:line="480" w:lineRule="auto"/>
      </w:pPr>
      <w:r w:rsidRPr="008370F6">
        <w:t>Cardiac surgery</w:t>
      </w:r>
    </w:p>
    <w:p w14:paraId="4A1FF084" w14:textId="0BBB62F4" w:rsidR="00047351" w:rsidRPr="00ED5891" w:rsidRDefault="00047351" w:rsidP="00047351">
      <w:pPr>
        <w:pStyle w:val="ListParagraph"/>
        <w:numPr>
          <w:ilvl w:val="0"/>
          <w:numId w:val="7"/>
        </w:numPr>
        <w:spacing w:line="480" w:lineRule="auto"/>
        <w:rPr>
          <w:lang w:val="en-US"/>
        </w:rPr>
      </w:pPr>
      <w:r w:rsidRPr="008370F6">
        <w:rPr>
          <w:lang w:val="en-US"/>
        </w:rPr>
        <w:t xml:space="preserve">A placebo-controlled trial of IV iron was performed in cardiac surgery patients with functional </w:t>
      </w:r>
      <w:r>
        <w:rPr>
          <w:lang w:val="en-US"/>
        </w:rPr>
        <w:t>IDA</w:t>
      </w:r>
      <w:r w:rsidRPr="008370F6">
        <w:rPr>
          <w:lang w:val="en-US"/>
        </w:rPr>
        <w:t xml:space="preserve"> on the first postoperative day</w:t>
      </w:r>
      <w:r>
        <w:rPr>
          <w:lang w:val="en-US"/>
        </w:rPr>
        <w:t>.</w:t>
      </w:r>
      <w:r w:rsidRPr="008370F6">
        <w:rPr>
          <w:lang w:val="en-US"/>
        </w:rPr>
        <w:fldChar w:fldCharType="begin">
          <w:fldData xml:space="preserve">PEVuZE5vdGU+PENpdGU+PEF1dGhvcj5YdTwvQXV0aG9yPjxZZWFyPjIwMTk8L1llYXI+PFJlY051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</w:fldData>
        </w:fldChar>
      </w:r>
      <w:r w:rsidR="00EE0248">
        <w:rPr>
          <w:lang w:val="en-US"/>
        </w:rPr>
        <w:instrText xml:space="preserve"> ADDIN EN.CITE </w:instrText>
      </w:r>
      <w:r w:rsidR="00EE0248">
        <w:rPr>
          <w:lang w:val="en-US"/>
        </w:rPr>
        <w:fldChar w:fldCharType="begin">
          <w:fldData xml:space="preserve">PEVuZE5vdGU+PENpdGU+PEF1dGhvcj5YdTwvQXV0aG9yPjxZZWFyPjIwMTk8L1llYXI+PFJlY051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6</w:t>
      </w:r>
      <w:r w:rsidRPr="008370F6">
        <w:rPr>
          <w:lang w:val="en-US"/>
        </w:rPr>
        <w:fldChar w:fldCharType="end"/>
      </w:r>
      <w:r w:rsidRPr="008370F6">
        <w:rPr>
          <w:lang w:val="en-US"/>
        </w:rPr>
        <w:t xml:space="preserve"> IV iron significantly increased the </w:t>
      </w:r>
      <w:r w:rsidRPr="00ED5891">
        <w:rPr>
          <w:lang w:val="en-US"/>
        </w:rPr>
        <w:t xml:space="preserve">Hb level on postoperative day 14, but there were no differences in blood transfusion </w:t>
      </w:r>
      <w:r>
        <w:rPr>
          <w:lang w:val="en-US"/>
        </w:rPr>
        <w:t>utilization</w:t>
      </w:r>
      <w:r w:rsidRPr="00ED5891">
        <w:rPr>
          <w:lang w:val="en-US"/>
        </w:rPr>
        <w:t xml:space="preserve"> or postoperative adverse outcomes.</w:t>
      </w:r>
    </w:p>
    <w:p w14:paraId="465ADC0F" w14:textId="757AD0AC" w:rsidR="00047351" w:rsidRPr="00ED5891" w:rsidRDefault="00047351" w:rsidP="00047351">
      <w:pPr>
        <w:pStyle w:val="ListParagraph"/>
        <w:numPr>
          <w:ilvl w:val="0"/>
          <w:numId w:val="7"/>
        </w:numPr>
        <w:spacing w:line="480" w:lineRule="auto"/>
        <w:rPr>
          <w:lang w:val="en-US"/>
        </w:rPr>
      </w:pPr>
      <w:r w:rsidRPr="00ED5891">
        <w:rPr>
          <w:lang w:val="en-US"/>
        </w:rPr>
        <w:t>Madi-</w:t>
      </w:r>
      <w:proofErr w:type="spellStart"/>
      <w:r w:rsidRPr="00ED5891">
        <w:rPr>
          <w:lang w:val="en-US"/>
        </w:rPr>
        <w:t>Jebara</w:t>
      </w:r>
      <w:proofErr w:type="spellEnd"/>
      <w:r w:rsidRPr="00ED5891">
        <w:rPr>
          <w:lang w:val="en-US"/>
        </w:rPr>
        <w:t xml:space="preserve"> </w:t>
      </w:r>
      <w:r w:rsidRPr="00F82B0A">
        <w:rPr>
          <w:i/>
          <w:lang w:val="en-US"/>
        </w:rPr>
        <w:t>et al.</w:t>
      </w:r>
      <w:r w:rsidRPr="00ED5891">
        <w:rPr>
          <w:lang w:val="en-US"/>
        </w:rPr>
        <w:t xml:space="preserve"> compared postoperative IV iron plus recombinant human erythropoietin with IV iron alone or control in cardiac surgery patients with post-pump </w:t>
      </w:r>
      <w:r>
        <w:rPr>
          <w:lang w:val="en-US"/>
        </w:rPr>
        <w:t>Hb</w:t>
      </w:r>
      <w:r w:rsidRPr="00ED5891">
        <w:rPr>
          <w:lang w:val="en-US"/>
        </w:rPr>
        <w:t xml:space="preserve"> 7–10 g/dL</w:t>
      </w:r>
      <w:r>
        <w:rPr>
          <w:lang w:val="en-US"/>
        </w:rPr>
        <w:t>.</w:t>
      </w:r>
      <w:r>
        <w:rPr>
          <w:lang w:val="en-US"/>
        </w:rPr>
        <w:fldChar w:fldCharType="begin">
          <w:fldData xml:space="preserve">PEVuZE5vdGU+PENpdGU+PEF1dGhvcj5NYWRpLUplYmFyYTwvQXV0aG9yPjxZZWFyPjIwMDQ8L1ll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</w:fldData>
        </w:fldChar>
      </w:r>
      <w:r w:rsidR="00EE0248">
        <w:rPr>
          <w:lang w:val="en-US"/>
        </w:rPr>
        <w:instrText xml:space="preserve"> ADDIN EN.CITE </w:instrText>
      </w:r>
      <w:r w:rsidR="00EE0248">
        <w:rPr>
          <w:lang w:val="en-US"/>
        </w:rPr>
        <w:fldChar w:fldCharType="begin">
          <w:fldData xml:space="preserve">PEVuZE5vdGU+PENpdGU+PEF1dGhvcj5NYWRpLUplYmFyYTwvQXV0aG9yPjxZZWFyPjIwMDQ8L1ll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57</w:t>
      </w:r>
      <w:r>
        <w:rPr>
          <w:lang w:val="en-US"/>
        </w:rPr>
        <w:fldChar w:fldCharType="end"/>
      </w:r>
      <w:r w:rsidRPr="00ED5891">
        <w:rPr>
          <w:lang w:val="en-US"/>
        </w:rPr>
        <w:t xml:space="preserve"> There was a non-significant trend towards a lower percentage of patients </w:t>
      </w:r>
      <w:r>
        <w:rPr>
          <w:lang w:val="en-US"/>
        </w:rPr>
        <w:t>receiving</w:t>
      </w:r>
      <w:r w:rsidRPr="00ED5891">
        <w:rPr>
          <w:lang w:val="en-US"/>
        </w:rPr>
        <w:t xml:space="preserve"> transfusion in the combination therapy group (17% vs 25% with IV iron and 22% in the control group). There were no significant between-group differences in </w:t>
      </w:r>
      <w:r>
        <w:rPr>
          <w:lang w:val="en-US"/>
        </w:rPr>
        <w:t>Hb</w:t>
      </w:r>
      <w:r w:rsidRPr="00ED5891">
        <w:rPr>
          <w:lang w:val="en-US"/>
        </w:rPr>
        <w:t>.</w:t>
      </w:r>
    </w:p>
    <w:p w14:paraId="26B8F8B4" w14:textId="77777777" w:rsidR="00047351" w:rsidRPr="008370F6" w:rsidRDefault="00047351" w:rsidP="00047351">
      <w:pPr>
        <w:pStyle w:val="Heading4"/>
        <w:spacing w:line="480" w:lineRule="auto"/>
      </w:pPr>
      <w:r w:rsidRPr="008370F6">
        <w:t>Orthopedic surgery</w:t>
      </w:r>
    </w:p>
    <w:p w14:paraId="2129CF49" w14:textId="2E8183C5" w:rsidR="00047351" w:rsidRDefault="00047351" w:rsidP="00047351">
      <w:pPr>
        <w:pStyle w:val="ListParagraph"/>
        <w:numPr>
          <w:ilvl w:val="0"/>
          <w:numId w:val="7"/>
        </w:numPr>
        <w:spacing w:line="480" w:lineRule="auto"/>
        <w:rPr>
          <w:lang w:val="en-US"/>
        </w:rPr>
      </w:pPr>
      <w:r w:rsidRPr="008370F6">
        <w:rPr>
          <w:lang w:val="en-US"/>
        </w:rPr>
        <w:t>IV iron was compared with oral iron in an RCT conducted in patients with anemia after undergoing total knee arthroplasty</w:t>
      </w:r>
      <w:r>
        <w:rPr>
          <w:lang w:val="en-US"/>
        </w:rPr>
        <w:t>.</w:t>
      </w:r>
      <w:r w:rsidRPr="008370F6">
        <w:rPr>
          <w:lang w:val="en-US"/>
        </w:rPr>
        <w:fldChar w:fldCharType="begin">
          <w:fldData xml:space="preserve">PEVuZE5vdGU+PENpdGU+PEF1dGhvcj5CaXNiZTwvQXV0aG9yPjxZZWFyPjIwMTQ8L1llYXI+PFJl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</w:fldData>
        </w:fldChar>
      </w:r>
      <w:r w:rsidR="00EE0248">
        <w:rPr>
          <w:lang w:val="en-US"/>
        </w:rPr>
        <w:instrText xml:space="preserve"> ADDIN EN.CITE </w:instrText>
      </w:r>
      <w:r w:rsidR="00EE0248">
        <w:rPr>
          <w:lang w:val="en-US"/>
        </w:rPr>
        <w:fldChar w:fldCharType="begin">
          <w:fldData xml:space="preserve">PEVuZE5vdGU+PENpdGU+PEF1dGhvcj5CaXNiZTwvQXV0aG9yPjxZZWFyPjIwMTQ8L1llYXI+PFJl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58</w:t>
      </w:r>
      <w:r w:rsidRPr="008370F6">
        <w:rPr>
          <w:lang w:val="en-US"/>
        </w:rPr>
        <w:fldChar w:fldCharType="end"/>
      </w:r>
      <w:r w:rsidRPr="008370F6">
        <w:rPr>
          <w:lang w:val="en-US"/>
        </w:rPr>
        <w:t xml:space="preserve"> IV iron was associated with significantly greater increases in Hb levels, particularly in patients with preoperative iron deficiency or severe postoperative anemia. Total EQ-5D and performance outcomes were comparable between the groups, but better scores for ‘usual activities’ were observed in the IV iron group.</w:t>
      </w:r>
    </w:p>
    <w:p w14:paraId="5C01D858" w14:textId="2C1EED82" w:rsidR="00047351" w:rsidRPr="008370F6" w:rsidRDefault="00047351" w:rsidP="00047351">
      <w:pPr>
        <w:pStyle w:val="ListParagraph"/>
        <w:numPr>
          <w:ilvl w:val="0"/>
          <w:numId w:val="7"/>
        </w:numPr>
        <w:spacing w:line="480" w:lineRule="auto"/>
        <w:rPr>
          <w:lang w:val="en-US"/>
        </w:rPr>
      </w:pPr>
      <w:r>
        <w:rPr>
          <w:lang w:val="en-US"/>
        </w:rPr>
        <w:lastRenderedPageBreak/>
        <w:t xml:space="preserve">In another RCT of patients </w:t>
      </w:r>
      <w:r w:rsidRPr="008370F6">
        <w:rPr>
          <w:lang w:val="en-US"/>
        </w:rPr>
        <w:t>undergoing total knee arthroplasty</w:t>
      </w:r>
      <w:r>
        <w:rPr>
          <w:lang w:val="en-US"/>
        </w:rPr>
        <w:t>, the effectiveness of IV iron administered at the end of the arthroplasty procedure for preventing postoperative anemia was investigated.</w:t>
      </w:r>
      <w:r>
        <w:rPr>
          <w:lang w:val="en-US"/>
        </w:rPr>
        <w:fldChar w:fldCharType="begin"/>
      </w:r>
      <w:r w:rsidR="00EE0248">
        <w:rPr>
          <w:lang w:val="en-US"/>
        </w:rPr>
        <w:instrText xml:space="preserve"> ADDIN EN.CITE &lt;EndNote&gt;&lt;Cite&gt;&lt;Author&gt;Yoo&lt;/Author&gt;&lt;Year&gt;2021&lt;/Year&gt;&lt;RecNum&gt;191&lt;/RecNum&gt;&lt;DisplayText&gt;&lt;style face="superscript"&gt;59&lt;/style&gt;&lt;/DisplayText&gt;&lt;record&gt;&lt;rec-number&gt;191&lt;/rec-number&gt;&lt;foreign-keys&gt;&lt;key app="EN" db-id="w9w9p952zpsxvoefeasxav94ts9p9wdzvxpf" timestamp="1629195390"&gt;191&lt;/key&gt;&lt;/foreign-keys&gt;&lt;ref-type name="Journal Article"&gt;17&lt;/ref-type&gt;&lt;contributors&gt;&lt;authors&gt;&lt;author&gt;Yoo, S.&lt;/author&gt;&lt;author&gt;Bae, J.&lt;/author&gt;&lt;author&gt;Ro, D. H.&lt;/author&gt;&lt;author&gt;Han, H. S.&lt;/author&gt;&lt;author&gt;Lee, M. C.&lt;/author&gt;&lt;author&gt;Park, S. K.&lt;/author&gt;&lt;author&gt;Lim, Y. J.&lt;/author&gt;&lt;author&gt;Bahk, J. H.&lt;/author&gt;&lt;author&gt;Kim, J. T.&lt;/author&gt;&lt;/authors&gt;&lt;/contributors&gt;&lt;auth-address&gt;From the Department of Anaesthesiology and Pain Medicine (SY, JB, S-KP, Y-JL, J-HB, J-TK) and the Department of Orthopaedic Surgery, Seoul National University Hospital, Seoul National University College of Medicine, Seoul, South Korea (DHR, H-SH, MCL).&lt;/auth-address&gt;&lt;titles&gt;&lt;title&gt;Efficacy of intra-operative administration of iron isomaltoside for preventing postoperative anaemia after total knee arthroplasty: A randomised controlled trial&lt;/title&gt;&lt;secondary-title&gt;Eur J Anaesthesiol&lt;/secondary-title&gt;&lt;/titles&gt;&lt;periodical&gt;&lt;full-title&gt;Eur J Anaesthesiol&lt;/full-title&gt;&lt;/periodical&gt;&lt;pages&gt;358-365&lt;/pages&gt;&lt;volume&gt;38&lt;/volume&gt;&lt;number&gt;4&lt;/number&gt;&lt;edition&gt;2020/12/02&lt;/edition&gt;&lt;keywords&gt;&lt;keyword&gt;*Anemia&lt;/keyword&gt;&lt;keyword&gt;*Arthroplasty, Replacement, Knee/adverse effects&lt;/keyword&gt;&lt;keyword&gt;Disaccharides&lt;/keyword&gt;&lt;keyword&gt;Female&lt;/keyword&gt;&lt;keyword&gt;Ferric Compounds/adverse effects&lt;/keyword&gt;&lt;keyword&gt;Humans&lt;/keyword&gt;&lt;keyword&gt;Male&lt;/keyword&gt;&lt;/keywords&gt;&lt;dates&gt;&lt;year&gt;2021&lt;/year&gt;&lt;pub-dates&gt;&lt;date&gt;Apr 1&lt;/date&gt;&lt;/pub-dates&gt;&lt;/dates&gt;&lt;isbn&gt;1365-2346 (Electronic)&amp;#xD;0265-0215 (Linking)&lt;/isbn&gt;&lt;accession-num&gt;33259451&lt;/accession-num&gt;&lt;urls&gt;&lt;related-urls&gt;&lt;url&gt;https://www.ncbi.nlm.nih.gov/pubmed/33259451&lt;/url&gt;&lt;/related-urls&gt;&lt;/urls&gt;&lt;electronic-resource-num&gt;10.1097/EJA.0000000000001389&lt;/electronic-resource-num&gt;&lt;/record&gt;&lt;/Cite&gt;&lt;/EndNote&gt;</w:instrText>
      </w:r>
      <w:r>
        <w:rPr>
          <w:lang w:val="en-US"/>
        </w:rPr>
        <w:fldChar w:fldCharType="separate"/>
      </w:r>
      <w:r w:rsidR="00EE0248" w:rsidRPr="00EE0248">
        <w:rPr>
          <w:noProof/>
          <w:vertAlign w:val="superscript"/>
          <w:lang w:val="en-US"/>
        </w:rPr>
        <w:t>59</w:t>
      </w:r>
      <w:r>
        <w:rPr>
          <w:lang w:val="en-US"/>
        </w:rPr>
        <w:fldChar w:fldCharType="end"/>
      </w:r>
      <w:r>
        <w:rPr>
          <w:lang w:val="en-US"/>
        </w:rPr>
        <w:t xml:space="preserve"> The incidence of anemia at 30 days postoperatively was significantly lower with IV iron versus placebo (34% vs. 62%; relative risk 0.55; p=0.008). </w:t>
      </w:r>
    </w:p>
    <w:p w14:paraId="4DD583FB" w14:textId="672A1D3D" w:rsidR="00047351" w:rsidRPr="008370F6" w:rsidRDefault="00047351" w:rsidP="00047351">
      <w:pPr>
        <w:pStyle w:val="ListParagraph"/>
        <w:numPr>
          <w:ilvl w:val="0"/>
          <w:numId w:val="7"/>
        </w:numPr>
        <w:spacing w:line="480" w:lineRule="auto"/>
        <w:rPr>
          <w:lang w:val="en-US"/>
        </w:rPr>
      </w:pPr>
      <w:r w:rsidRPr="008370F6">
        <w:rPr>
          <w:lang w:val="en-US"/>
        </w:rPr>
        <w:t xml:space="preserve">A cost analysis of postoperative IV iron (iron sucrose or ferric </w:t>
      </w:r>
      <w:proofErr w:type="spellStart"/>
      <w:r w:rsidRPr="008370F6">
        <w:rPr>
          <w:lang w:val="en-US"/>
        </w:rPr>
        <w:t>carboxymaltose</w:t>
      </w:r>
      <w:proofErr w:type="spellEnd"/>
      <w:r w:rsidRPr="008370F6">
        <w:rPr>
          <w:lang w:val="en-US"/>
        </w:rPr>
        <w:t>) showed that this intervention was cost-neutral in patients undergoing total knee arthroplasty or total hip arthroplasty</w:t>
      </w:r>
      <w:r>
        <w:rPr>
          <w:lang w:val="en-US"/>
        </w:rPr>
        <w:t>.</w:t>
      </w:r>
      <w:r w:rsidRPr="008370F6">
        <w:rPr>
          <w:lang w:val="en-US"/>
        </w:rPr>
        <w:fldChar w:fldCharType="begin">
          <w:fldData xml:space="preserve">PEVuZE5vdGU+PENpdGU+PEF1dGhvcj5NdcOxb3o8L0F1dGhvcj48WWVhcj4yMDE0PC9ZZWFyPjxS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=
</w:fldData>
        </w:fldChar>
      </w:r>
      <w:r w:rsidR="00EE0248">
        <w:rPr>
          <w:lang w:val="en-US"/>
        </w:rPr>
        <w:instrText xml:space="preserve"> ADDIN EN.CITE </w:instrText>
      </w:r>
      <w:r w:rsidR="00EE0248">
        <w:rPr>
          <w:lang w:val="en-US"/>
        </w:rPr>
        <w:fldChar w:fldCharType="begin">
          <w:fldData xml:space="preserve">PEVuZE5vdGU+PENpdGU+PEF1dGhvcj5NdcOxb3o8L0F1dGhvcj48WWVhcj4yMDE0PC9ZZWFyPjxS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=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60</w:t>
      </w:r>
      <w:r w:rsidRPr="008370F6">
        <w:rPr>
          <w:lang w:val="en-US"/>
        </w:rPr>
        <w:fldChar w:fldCharType="end"/>
      </w:r>
      <w:r w:rsidRPr="008370F6">
        <w:rPr>
          <w:lang w:val="en-US"/>
        </w:rPr>
        <w:t xml:space="preserve"> IV iron reduced the allogeneic transfusion rate and did not increase the risk of infection.</w:t>
      </w:r>
    </w:p>
    <w:p w14:paraId="13351020" w14:textId="33773895" w:rsidR="00047351" w:rsidRPr="008370F6" w:rsidRDefault="00047351" w:rsidP="00047351">
      <w:pPr>
        <w:pStyle w:val="ListParagraph"/>
        <w:numPr>
          <w:ilvl w:val="0"/>
          <w:numId w:val="7"/>
        </w:numPr>
        <w:spacing w:line="480" w:lineRule="auto"/>
        <w:rPr>
          <w:lang w:val="en-US"/>
        </w:rPr>
      </w:pPr>
      <w:r w:rsidRPr="008370F6">
        <w:rPr>
          <w:lang w:val="en-US"/>
        </w:rPr>
        <w:t>Five RCTs published between 1992 and 2010 showed that oral iron is not an effective treatment for anemia occurring after orthopedic surgery</w:t>
      </w:r>
      <w:r>
        <w:rPr>
          <w:lang w:val="en-US"/>
        </w:rPr>
        <w:t>.</w:t>
      </w:r>
      <w:r w:rsidRPr="008370F6">
        <w:rPr>
          <w:lang w:val="en-US"/>
        </w:rPr>
        <w:fldChar w:fldCharType="begin">
          <w:fldData xml:space="preserve">PEVuZE5vdGU+PENpdGU+PEF1dGhvcj5NdW5keTwvQXV0aG9yPjxZZWFyPjIwMDU8L1llYXI+PFJl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</w:fldData>
        </w:fldChar>
      </w:r>
      <w:r w:rsidR="00EE0248">
        <w:rPr>
          <w:lang w:val="en-US"/>
        </w:rPr>
        <w:instrText xml:space="preserve"> ADDIN EN.CITE </w:instrText>
      </w:r>
      <w:r w:rsidR="00EE0248">
        <w:rPr>
          <w:lang w:val="en-US"/>
        </w:rPr>
        <w:fldChar w:fldCharType="begin">
          <w:fldData xml:space="preserve">PEVuZE5vdGU+PENpdGU+PEF1dGhvcj5NdW5keTwvQXV0aG9yPjxZZWFyPjIwMDU8L1llYXI+PFJl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61-65</w:t>
      </w:r>
      <w:r w:rsidRPr="008370F6">
        <w:rPr>
          <w:lang w:val="en-US"/>
        </w:rPr>
        <w:fldChar w:fldCharType="end"/>
      </w:r>
      <w:r w:rsidRPr="008370F6">
        <w:rPr>
          <w:lang w:val="en-US"/>
        </w:rPr>
        <w:t xml:space="preserve"> Oral iron failed to elicit significant acceleration in the recovery of Hb levels versus placebo.</w:t>
      </w:r>
    </w:p>
    <w:p w14:paraId="75B84A3A" w14:textId="77777777" w:rsidR="00047351" w:rsidRPr="008370F6" w:rsidRDefault="00047351" w:rsidP="00047351">
      <w:pPr>
        <w:pStyle w:val="Heading4"/>
        <w:spacing w:line="480" w:lineRule="auto"/>
      </w:pPr>
      <w:r w:rsidRPr="008370F6">
        <w:t>Cardiovascular or orthopedic surgery</w:t>
      </w:r>
    </w:p>
    <w:p w14:paraId="3A049286" w14:textId="5EC1B75F" w:rsidR="00047351" w:rsidRPr="008370F6" w:rsidRDefault="00047351" w:rsidP="00047351">
      <w:pPr>
        <w:pStyle w:val="ListParagraph"/>
        <w:numPr>
          <w:ilvl w:val="0"/>
          <w:numId w:val="7"/>
        </w:numPr>
        <w:spacing w:line="480" w:lineRule="auto"/>
        <w:rPr>
          <w:lang w:val="en-US"/>
        </w:rPr>
      </w:pPr>
      <w:r w:rsidRPr="008370F6">
        <w:rPr>
          <w:lang w:val="en-US"/>
        </w:rPr>
        <w:t>In a randomized, placebo-controlled study, performed in 38 patients with anemia after cardiovascular or orthopedic surgery but no preoperative anemia, IV iron was administered alone or in combination with erythropoietin on postoperative days 1–3</w:t>
      </w:r>
      <w:r>
        <w:rPr>
          <w:lang w:val="en-US"/>
        </w:rPr>
        <w:t>.</w:t>
      </w:r>
      <w:r w:rsidRPr="008370F6">
        <w:rPr>
          <w:lang w:val="en-US"/>
        </w:rPr>
        <w:fldChar w:fldCharType="begin">
          <w:fldData xml:space="preserve">PEVuZE5vdGU+PENpdGU+PEF1dGhvcj5LYXJrb3V0aTwvQXV0aG9yPjxZZWFyPjIwMDY8L1llYXI+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==
</w:fldData>
        </w:fldChar>
      </w:r>
      <w:r w:rsidR="00EE0248">
        <w:rPr>
          <w:lang w:val="en-US"/>
        </w:rPr>
        <w:instrText xml:space="preserve"> ADDIN EN.CITE </w:instrText>
      </w:r>
      <w:r w:rsidR="00EE0248">
        <w:rPr>
          <w:lang w:val="en-US"/>
        </w:rPr>
        <w:fldChar w:fldCharType="begin">
          <w:fldData xml:space="preserve">PEVuZE5vdGU+PENpdGU+PEF1dGhvcj5LYXJrb3V0aTwvQXV0aG9yPjxZZWFyPjIwMDY8L1llYXI+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==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66</w:t>
      </w:r>
      <w:r w:rsidRPr="008370F6">
        <w:rPr>
          <w:lang w:val="en-US"/>
        </w:rPr>
        <w:fldChar w:fldCharType="end"/>
      </w:r>
      <w:r w:rsidRPr="008370F6">
        <w:rPr>
          <w:lang w:val="en-US"/>
        </w:rPr>
        <w:t xml:space="preserve"> RBCs were administered after randomization to two patients in each of the iron groups, compared with four patients in the placebo group. A significantly higher reticulocyte count was observed in the combination group compared with the other two groups on postoperative day 7, although there were no significant between-group differences in 1- or 4-week increases in Hb levels.</w:t>
      </w:r>
    </w:p>
    <w:p w14:paraId="5C75F778" w14:textId="77777777" w:rsidR="00047351" w:rsidRPr="008370F6" w:rsidRDefault="00047351" w:rsidP="00047351">
      <w:pPr>
        <w:pStyle w:val="Heading4"/>
        <w:spacing w:line="480" w:lineRule="auto"/>
      </w:pPr>
      <w:r w:rsidRPr="008370F6">
        <w:t>Surgery for colorectal cancer</w:t>
      </w:r>
    </w:p>
    <w:p w14:paraId="34A399CD" w14:textId="6E5589F9" w:rsidR="00047351" w:rsidRPr="008370F6" w:rsidRDefault="00047351" w:rsidP="00047351">
      <w:pPr>
        <w:pStyle w:val="ListParagraph"/>
        <w:numPr>
          <w:ilvl w:val="0"/>
          <w:numId w:val="7"/>
        </w:numPr>
        <w:spacing w:line="480" w:lineRule="auto"/>
        <w:rPr>
          <w:lang w:val="en-US"/>
        </w:rPr>
      </w:pPr>
      <w:r w:rsidRPr="008370F6">
        <w:rPr>
          <w:lang w:val="en-US"/>
        </w:rPr>
        <w:t>In a study of individuals undergoing surgery for colorectal cancer, patients with postoperative anemia received IV iron, while non-anemic patients did not receive IV iron</w:t>
      </w:r>
      <w:r>
        <w:rPr>
          <w:lang w:val="en-US"/>
        </w:rPr>
        <w:t>.</w:t>
      </w:r>
      <w:r w:rsidRPr="008370F6">
        <w:rPr>
          <w:lang w:val="en-US"/>
        </w:rPr>
        <w:fldChar w:fldCharType="begin">
          <w:fldData xml:space="preserve">PEVuZE5vdGU+PENpdGU+PEF1dGhvcj5MYXNvLU1vcmFsZXM8L0F1dGhvcj48WWVhcj4yMDE4PC9Z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==
</w:fldData>
        </w:fldChar>
      </w:r>
      <w:r w:rsidR="00EE0248">
        <w:rPr>
          <w:lang w:val="en-US"/>
        </w:rPr>
        <w:instrText xml:space="preserve"> ADDIN EN.CITE </w:instrText>
      </w:r>
      <w:r w:rsidR="00EE0248">
        <w:rPr>
          <w:lang w:val="en-US"/>
        </w:rPr>
        <w:fldChar w:fldCharType="begin">
          <w:fldData xml:space="preserve">PEVuZE5vdGU+PENpdGU+PEF1dGhvcj5MYXNvLU1vcmFsZXM8L0F1dGhvcj48WWVhcj4yMDE4PC9Z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==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67</w:t>
      </w:r>
      <w:r w:rsidRPr="008370F6">
        <w:rPr>
          <w:lang w:val="en-US"/>
        </w:rPr>
        <w:fldChar w:fldCharType="end"/>
      </w:r>
      <w:r w:rsidRPr="008370F6">
        <w:rPr>
          <w:lang w:val="en-US"/>
        </w:rPr>
        <w:t xml:space="preserve"> </w:t>
      </w:r>
      <w:r>
        <w:rPr>
          <w:lang w:val="en-US"/>
        </w:rPr>
        <w:t>I</w:t>
      </w:r>
      <w:r w:rsidRPr="008370F6">
        <w:rPr>
          <w:lang w:val="en-US"/>
        </w:rPr>
        <w:t xml:space="preserve">ron therapy </w:t>
      </w:r>
      <w:r>
        <w:rPr>
          <w:lang w:val="en-US"/>
        </w:rPr>
        <w:t>was associated with</w:t>
      </w:r>
      <w:r w:rsidRPr="008370F6">
        <w:rPr>
          <w:lang w:val="en-US"/>
        </w:rPr>
        <w:t xml:space="preserve"> improved recovery of Hb levels and no increase in postoperative complications.</w:t>
      </w:r>
    </w:p>
    <w:p w14:paraId="035013D6" w14:textId="77777777" w:rsidR="00047351" w:rsidRPr="00ED5891" w:rsidRDefault="00047351" w:rsidP="00047351">
      <w:pPr>
        <w:pStyle w:val="Heading4"/>
        <w:spacing w:line="480" w:lineRule="auto"/>
      </w:pPr>
      <w:r w:rsidRPr="00ED5891">
        <w:lastRenderedPageBreak/>
        <w:t>Trauma or critical illness</w:t>
      </w:r>
    </w:p>
    <w:p w14:paraId="32159B5C" w14:textId="77777777" w:rsidR="00047351" w:rsidRPr="00ED5891" w:rsidRDefault="00047351" w:rsidP="00047351">
      <w:pPr>
        <w:pStyle w:val="ListParagraph"/>
        <w:numPr>
          <w:ilvl w:val="0"/>
          <w:numId w:val="7"/>
        </w:numPr>
        <w:spacing w:line="480" w:lineRule="auto"/>
        <w:rPr>
          <w:lang w:val="en-US"/>
        </w:rPr>
      </w:pPr>
      <w:r w:rsidRPr="00ED5891">
        <w:rPr>
          <w:lang w:val="en-US"/>
        </w:rPr>
        <w:t>The presence of anemia of inflammation in patients with trauma has generated interest in the use of ESAs in this setting.</w:t>
      </w:r>
    </w:p>
    <w:p w14:paraId="01F5EF1F" w14:textId="27303C02" w:rsidR="00047351" w:rsidRPr="00ED5891" w:rsidRDefault="00047351" w:rsidP="00047351">
      <w:pPr>
        <w:pStyle w:val="ListParagraph"/>
        <w:numPr>
          <w:ilvl w:val="0"/>
          <w:numId w:val="7"/>
        </w:numPr>
        <w:spacing w:line="480" w:lineRule="auto"/>
        <w:rPr>
          <w:lang w:val="en-US"/>
        </w:rPr>
      </w:pPr>
      <w:r w:rsidRPr="00ED5891">
        <w:rPr>
          <w:lang w:val="en-US"/>
        </w:rPr>
        <w:t xml:space="preserve">In the two largest trials, which were performed in critically ill patients and together enrolled almost 1500 trauma and 650 non-trauma surgery patients, ESAs increased </w:t>
      </w:r>
      <w:r>
        <w:rPr>
          <w:lang w:val="en-US"/>
        </w:rPr>
        <w:t xml:space="preserve">Hb </w:t>
      </w:r>
      <w:r w:rsidRPr="00ED5891">
        <w:rPr>
          <w:lang w:val="en-US"/>
        </w:rPr>
        <w:t>concentrations in both trauma and non-trauma populations</w:t>
      </w:r>
      <w:r>
        <w:rPr>
          <w:lang w:val="en-US"/>
        </w:rPr>
        <w:t>.</w:t>
      </w:r>
      <w:r>
        <w:rPr>
          <w:lang w:val="en-US"/>
        </w:rPr>
        <w:fldChar w:fldCharType="begin">
          <w:fldData xml:space="preserve">PEVuZE5vdGU+PENpdGU+PEF1dGhvcj5Db3J3aW48L0F1dGhvcj48WWVhcj4yMDAyPC9ZZWFyPjxS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==
</w:fldData>
        </w:fldChar>
      </w:r>
      <w:r w:rsidR="00EE0248">
        <w:rPr>
          <w:lang w:val="en-US"/>
        </w:rPr>
        <w:instrText xml:space="preserve"> ADDIN EN.CITE </w:instrText>
      </w:r>
      <w:r w:rsidR="00EE0248">
        <w:rPr>
          <w:lang w:val="en-US"/>
        </w:rPr>
        <w:fldChar w:fldCharType="begin">
          <w:fldData xml:space="preserve">PEVuZE5vdGU+PENpdGU+PEF1dGhvcj5Db3J3aW48L0F1dGhvcj48WWVhcj4yMDAyPC9ZZWFyPjxS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68, 69</w:t>
      </w:r>
      <w:r>
        <w:rPr>
          <w:lang w:val="en-US"/>
        </w:rPr>
        <w:fldChar w:fldCharType="end"/>
      </w:r>
    </w:p>
    <w:p w14:paraId="52E32272" w14:textId="3AB8185D" w:rsidR="00047351" w:rsidRPr="00ED5891" w:rsidRDefault="00047351" w:rsidP="00047351">
      <w:pPr>
        <w:pStyle w:val="ListParagraph"/>
        <w:numPr>
          <w:ilvl w:val="1"/>
          <w:numId w:val="7"/>
        </w:numPr>
        <w:spacing w:line="480" w:lineRule="auto"/>
        <w:rPr>
          <w:lang w:val="en-US"/>
        </w:rPr>
      </w:pPr>
      <w:r w:rsidRPr="00ED5891">
        <w:rPr>
          <w:lang w:val="en-US"/>
        </w:rPr>
        <w:t>ESAs were associated with decreased mortality</w:t>
      </w:r>
      <w:r>
        <w:rPr>
          <w:lang w:val="en-US"/>
        </w:rPr>
        <w:fldChar w:fldCharType="begin">
          <w:fldData xml:space="preserve">PEVuZE5vdGU+PENpdGU+PEF1dGhvcj5Db3J3aW48L0F1dGhvcj48WWVhcj4yMDA3PC9ZZWFyPjxS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</w:fldData>
        </w:fldChar>
      </w:r>
      <w:r w:rsidR="00EE0248">
        <w:rPr>
          <w:lang w:val="en-US"/>
        </w:rPr>
        <w:instrText xml:space="preserve"> ADDIN EN.CITE </w:instrText>
      </w:r>
      <w:r w:rsidR="00EE0248">
        <w:rPr>
          <w:lang w:val="en-US"/>
        </w:rPr>
        <w:fldChar w:fldCharType="begin">
          <w:fldData xml:space="preserve">PEVuZE5vdGU+PENpdGU+PEF1dGhvcj5Db3J3aW48L0F1dGhvcj48WWVhcj4yMDA3PC9ZZWFyPjxS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69</w:t>
      </w:r>
      <w:r>
        <w:rPr>
          <w:lang w:val="en-US"/>
        </w:rPr>
        <w:fldChar w:fldCharType="end"/>
      </w:r>
      <w:r w:rsidRPr="00ED5891">
        <w:rPr>
          <w:lang w:val="en-US"/>
        </w:rPr>
        <w:t xml:space="preserve"> and with reduced RBC transfusion rates</w:t>
      </w:r>
      <w:r>
        <w:rPr>
          <w:lang w:val="en-US"/>
        </w:rPr>
        <w:t>,</w:t>
      </w:r>
      <w:r>
        <w:rPr>
          <w:lang w:val="en-US"/>
        </w:rPr>
        <w:fldChar w:fldCharType="begin">
          <w:fldData xml:space="preserve">PEVuZE5vdGU+PENpdGU+PEF1dGhvcj5Db3J3aW48L0F1dGhvcj48WWVhcj4yMDAyPC9ZZWFyPjxS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Db3J3aW48L0F1dGhvcj48WWVhcj4yMDAyPC9ZZWFyPjxS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68</w:t>
      </w:r>
      <w:r>
        <w:rPr>
          <w:lang w:val="en-US"/>
        </w:rPr>
        <w:fldChar w:fldCharType="end"/>
      </w:r>
      <w:r w:rsidRPr="00ED5891">
        <w:rPr>
          <w:lang w:val="en-US"/>
        </w:rPr>
        <w:t xml:space="preserve"> although both these effects were seen in only one of the two studies.</w:t>
      </w:r>
    </w:p>
    <w:p w14:paraId="6EAD535E" w14:textId="093BF862" w:rsidR="00047351" w:rsidRPr="00ED5891" w:rsidRDefault="00047351" w:rsidP="00047351">
      <w:pPr>
        <w:pStyle w:val="ListParagraph"/>
        <w:numPr>
          <w:ilvl w:val="1"/>
          <w:numId w:val="7"/>
        </w:numPr>
        <w:spacing w:line="480" w:lineRule="auto"/>
        <w:rPr>
          <w:lang w:val="en-US"/>
        </w:rPr>
      </w:pPr>
      <w:r w:rsidRPr="00ED5891">
        <w:rPr>
          <w:lang w:val="en-US"/>
        </w:rPr>
        <w:t>There was an increase in the risk of thrombotic complications with ESA therapy in one of the two studies, but not in patients who also received heparin as anticoagulation therapy</w:t>
      </w:r>
      <w:r>
        <w:rPr>
          <w:lang w:val="en-US"/>
        </w:rPr>
        <w:t>.</w:t>
      </w:r>
      <w:r>
        <w:rPr>
          <w:lang w:val="en-US"/>
        </w:rPr>
        <w:fldChar w:fldCharType="begin">
          <w:fldData xml:space="preserve">PEVuZE5vdGU+PENpdGU+PEF1dGhvcj5Db3J3aW48L0F1dGhvcj48WWVhcj4yMDA3PC9ZZWFyPjxS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</w:fldData>
        </w:fldChar>
      </w:r>
      <w:r w:rsidR="00EE0248">
        <w:rPr>
          <w:lang w:val="en-US"/>
        </w:rPr>
        <w:instrText xml:space="preserve"> ADDIN EN.CITE </w:instrText>
      </w:r>
      <w:r w:rsidR="00EE0248">
        <w:rPr>
          <w:lang w:val="en-US"/>
        </w:rPr>
        <w:fldChar w:fldCharType="begin">
          <w:fldData xml:space="preserve">PEVuZE5vdGU+PENpdGU+PEF1dGhvcj5Db3J3aW48L0F1dGhvcj48WWVhcj4yMDA3PC9ZZWFyPjxS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69</w:t>
      </w:r>
      <w:r>
        <w:rPr>
          <w:lang w:val="en-US"/>
        </w:rPr>
        <w:fldChar w:fldCharType="end"/>
      </w:r>
    </w:p>
    <w:p w14:paraId="0A6439D5" w14:textId="13E8FCCE" w:rsidR="00047351" w:rsidRPr="00ED5891" w:rsidRDefault="00047351" w:rsidP="00047351">
      <w:pPr>
        <w:pStyle w:val="ListParagraph"/>
        <w:numPr>
          <w:ilvl w:val="0"/>
          <w:numId w:val="7"/>
        </w:numPr>
        <w:spacing w:line="480" w:lineRule="auto"/>
        <w:rPr>
          <w:lang w:val="en-US"/>
        </w:rPr>
      </w:pPr>
      <w:r w:rsidRPr="00ED5891">
        <w:rPr>
          <w:lang w:val="en-US"/>
        </w:rPr>
        <w:t>Three recent meta-analyses assessed ESAs in critically ill and/or trauma patients</w:t>
      </w:r>
      <w:r>
        <w:rPr>
          <w:lang w:val="en-US"/>
        </w:rPr>
        <w:t>.</w:t>
      </w:r>
      <w:r>
        <w:rPr>
          <w:lang w:val="en-US"/>
        </w:rPr>
        <w:fldChar w:fldCharType="begin">
          <w:fldData xml:space="preserve">PEVuZE5vdGU+PENpdGU+PEF1dGhvcj5XaWpuYmVyZ2U8L0F1dGhvcj48WWVhcj4yMDIwPC9ZZWFy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=
</w:fldData>
        </w:fldChar>
      </w:r>
      <w:r w:rsidR="00EE0248">
        <w:rPr>
          <w:lang w:val="en-US"/>
        </w:rPr>
        <w:instrText xml:space="preserve"> ADDIN EN.CITE </w:instrText>
      </w:r>
      <w:r w:rsidR="00EE0248">
        <w:rPr>
          <w:lang w:val="en-US"/>
        </w:rPr>
        <w:fldChar w:fldCharType="begin">
          <w:fldData xml:space="preserve">PEVuZE5vdGU+PENpdGU+PEF1dGhvcj5XaWpuYmVyZ2U8L0F1dGhvcj48WWVhcj4yMDIwPC9ZZWFy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=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70-72</w:t>
      </w:r>
      <w:r>
        <w:rPr>
          <w:lang w:val="en-US"/>
        </w:rPr>
        <w:fldChar w:fldCharType="end"/>
      </w:r>
    </w:p>
    <w:p w14:paraId="420B5D72" w14:textId="462BF2ED" w:rsidR="00047351" w:rsidRPr="00ED5891" w:rsidRDefault="00047351" w:rsidP="00047351">
      <w:pPr>
        <w:pStyle w:val="ListParagraph"/>
        <w:numPr>
          <w:ilvl w:val="1"/>
          <w:numId w:val="7"/>
        </w:numPr>
        <w:spacing w:line="480" w:lineRule="auto"/>
        <w:rPr>
          <w:lang w:val="en-US"/>
        </w:rPr>
      </w:pPr>
      <w:r w:rsidRPr="00ED5891">
        <w:rPr>
          <w:lang w:val="en-US"/>
        </w:rPr>
        <w:t xml:space="preserve">One of these included eight trials of ESAs in the general critically ill population; ESA treatment had minimal impact on RBC transfusion or </w:t>
      </w:r>
      <w:r>
        <w:rPr>
          <w:lang w:val="en-US"/>
        </w:rPr>
        <w:t>Hb</w:t>
      </w:r>
      <w:r w:rsidRPr="00ED5891">
        <w:rPr>
          <w:lang w:val="en-US"/>
        </w:rPr>
        <w:t xml:space="preserve"> concentration, with no difference in either mortality or adverse events</w:t>
      </w:r>
      <w:r>
        <w:rPr>
          <w:lang w:val="en-US"/>
        </w:rPr>
        <w:t>.</w:t>
      </w:r>
      <w:r>
        <w:rPr>
          <w:lang w:val="en-US"/>
        </w:rPr>
        <w:fldChar w:fldCharType="begin">
          <w:fldData xml:space="preserve">PEVuZE5vdGU+PENpdGU+PEF1dGhvcj5XaWpuYmVyZ2U8L0F1dGhvcj48WWVhcj4yMDIwPC9ZZWFy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</w:fldData>
        </w:fldChar>
      </w:r>
      <w:r w:rsidR="00EE0248">
        <w:rPr>
          <w:lang w:val="en-US"/>
        </w:rPr>
        <w:instrText xml:space="preserve"> ADDIN EN.CITE </w:instrText>
      </w:r>
      <w:r w:rsidR="00EE0248">
        <w:rPr>
          <w:lang w:val="en-US"/>
        </w:rPr>
        <w:fldChar w:fldCharType="begin">
          <w:fldData xml:space="preserve">PEVuZE5vdGU+PENpdGU+PEF1dGhvcj5XaWpuYmVyZ2U8L0F1dGhvcj48WWVhcj4yMDIwPC9ZZWFy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70</w:t>
      </w:r>
      <w:r>
        <w:rPr>
          <w:lang w:val="en-US"/>
        </w:rPr>
        <w:fldChar w:fldCharType="end"/>
      </w:r>
      <w:r w:rsidRPr="00ED5891">
        <w:rPr>
          <w:lang w:val="en-US"/>
        </w:rPr>
        <w:t xml:space="preserve"> However, in the subgroup of trauma patients, individuals receiving ESAs had lower mortality.</w:t>
      </w:r>
    </w:p>
    <w:p w14:paraId="490CB9AD" w14:textId="77777777" w:rsidR="00047351" w:rsidRPr="00ED5891" w:rsidRDefault="00047351" w:rsidP="00047351">
      <w:pPr>
        <w:pStyle w:val="ListParagraph"/>
        <w:numPr>
          <w:ilvl w:val="1"/>
          <w:numId w:val="7"/>
        </w:numPr>
        <w:spacing w:line="480" w:lineRule="auto"/>
        <w:rPr>
          <w:lang w:val="en-US"/>
        </w:rPr>
      </w:pPr>
      <w:r w:rsidRPr="00ED5891">
        <w:rPr>
          <w:lang w:val="en-US"/>
        </w:rPr>
        <w:t>A second meta-analysis assessed mortality data from 4391 critically ill patients in 16 trials</w:t>
      </w:r>
      <w:r>
        <w:rPr>
          <w:lang w:val="en-US"/>
        </w:rPr>
        <w:t>.</w:t>
      </w:r>
      <w:r>
        <w:rPr>
          <w:lang w:val="en-US"/>
        </w:rPr>
        <w:fldChar w:fldCharType="begin">
          <w:fldData xml:space="preserve">PEVuZE5vdGU+PENpdGU+PEF1dGhvcj5MaXR0b248L0F1dGhvcj48WWVhcj4yMDE5PC9ZZWFyPjxS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MaXR0b248L0F1dGhvcj48WWVhcj4yMDE5PC9ZZWFyPjxS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73087D">
        <w:rPr>
          <w:noProof/>
          <w:vertAlign w:val="superscript"/>
          <w:lang w:val="en-US"/>
        </w:rPr>
        <w:t>71</w:t>
      </w:r>
      <w:r>
        <w:rPr>
          <w:lang w:val="en-US"/>
        </w:rPr>
        <w:fldChar w:fldCharType="end"/>
      </w:r>
      <w:r w:rsidRPr="00ED5891">
        <w:rPr>
          <w:lang w:val="en-US"/>
        </w:rPr>
        <w:t xml:space="preserve"> In-hospital mortality was reduced by ESAs in the overall population and in the group of seven studies that exclusively enrolled trauma patients. The rates of serious adverse events and thromboembolic events were similar between the ESA and comparator groups.</w:t>
      </w:r>
    </w:p>
    <w:p w14:paraId="083C04D5" w14:textId="0BEB1CA9" w:rsidR="00047351" w:rsidRPr="00ED5891" w:rsidRDefault="00047351" w:rsidP="00047351">
      <w:pPr>
        <w:pStyle w:val="ListParagraph"/>
        <w:numPr>
          <w:ilvl w:val="1"/>
          <w:numId w:val="7"/>
        </w:numPr>
        <w:spacing w:line="480" w:lineRule="auto"/>
        <w:rPr>
          <w:lang w:val="en-US"/>
        </w:rPr>
      </w:pPr>
      <w:r w:rsidRPr="00ED5891">
        <w:rPr>
          <w:lang w:val="en-US"/>
        </w:rPr>
        <w:t>The third meta-analysis was performed using data from 2607 critically ill trauma patients from nine studies</w:t>
      </w:r>
      <w:r>
        <w:rPr>
          <w:lang w:val="en-US"/>
        </w:rPr>
        <w:t>.</w:t>
      </w:r>
      <w:r>
        <w:rPr>
          <w:lang w:val="en-US"/>
        </w:rPr>
        <w:fldChar w:fldCharType="begin">
          <w:fldData xml:space="preserve">PEVuZE5vdGU+PENpdGU+PEF1dGhvcj5GcmVuY2g8L0F1dGhvcj48WWVhcj4yMDE3PC9ZZWFyPjxS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</w:fldData>
        </w:fldChar>
      </w:r>
      <w:r w:rsidR="00EE0248">
        <w:rPr>
          <w:lang w:val="en-US"/>
        </w:rPr>
        <w:instrText xml:space="preserve"> ADDIN EN.CITE </w:instrText>
      </w:r>
      <w:r w:rsidR="00EE0248">
        <w:rPr>
          <w:lang w:val="en-US"/>
        </w:rPr>
        <w:fldChar w:fldCharType="begin">
          <w:fldData xml:space="preserve">PEVuZE5vdGU+PENpdGU+PEF1dGhvcj5GcmVuY2g8L0F1dGhvcj48WWVhcj4yMDE3PC9ZZWFyPjxS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</w:fldData>
        </w:fldChar>
      </w:r>
      <w:r w:rsidR="00EE0248">
        <w:rPr>
          <w:lang w:val="en-US"/>
        </w:rPr>
        <w:instrText xml:space="preserve"> ADDIN EN.CITE.DATA </w:instrText>
      </w:r>
      <w:r w:rsidR="00EE0248">
        <w:rPr>
          <w:lang w:val="en-US"/>
        </w:rPr>
      </w:r>
      <w:r w:rsidR="00EE0248">
        <w:rPr>
          <w:lang w:val="en-US"/>
        </w:rPr>
        <w:fldChar w:fldCharType="end"/>
      </w:r>
      <w:r>
        <w:rPr>
          <w:lang w:val="en-US"/>
        </w:rPr>
        <w:fldChar w:fldCharType="separate"/>
      </w:r>
      <w:r w:rsidR="00EE0248" w:rsidRPr="00EE0248">
        <w:rPr>
          <w:noProof/>
          <w:vertAlign w:val="superscript"/>
          <w:lang w:val="en-US"/>
        </w:rPr>
        <w:t>72</w:t>
      </w:r>
      <w:r>
        <w:rPr>
          <w:lang w:val="en-US"/>
        </w:rPr>
        <w:fldChar w:fldCharType="end"/>
      </w:r>
      <w:r w:rsidRPr="00ED5891">
        <w:rPr>
          <w:lang w:val="en-US"/>
        </w:rPr>
        <w:t xml:space="preserve"> Treatment with ESAs was associated with improved mortality and no increase in the rate of lower limb deep venous thrombosis. Neurologic results showed that ESAs had no effect on the rates of recovery, moderate disability, severe disability good, vegetative state or death.</w:t>
      </w:r>
    </w:p>
    <w:p w14:paraId="019210D6" w14:textId="77777777" w:rsidR="00047351" w:rsidRPr="008370F6" w:rsidRDefault="00047351" w:rsidP="00047351">
      <w:pPr>
        <w:pStyle w:val="Heading4"/>
        <w:spacing w:line="480" w:lineRule="auto"/>
      </w:pPr>
      <w:r w:rsidRPr="008370F6">
        <w:lastRenderedPageBreak/>
        <w:t>Urologic surgery</w:t>
      </w:r>
    </w:p>
    <w:p w14:paraId="5B9C90B9" w14:textId="4569C6A3" w:rsidR="00047351" w:rsidRPr="008370F6" w:rsidRDefault="00047351" w:rsidP="00047351">
      <w:pPr>
        <w:pStyle w:val="ListParagraph"/>
        <w:numPr>
          <w:ilvl w:val="0"/>
          <w:numId w:val="7"/>
        </w:numPr>
        <w:spacing w:line="480" w:lineRule="auto"/>
        <w:rPr>
          <w:lang w:val="en-US"/>
        </w:rPr>
      </w:pPr>
      <w:r w:rsidRPr="008370F6">
        <w:rPr>
          <w:lang w:val="en-US"/>
        </w:rPr>
        <w:t>A retrospective study of single-dose IV iron included a cohort of patients receiving this treatment on the first postoperative day for anemia after urologic surgery</w:t>
      </w:r>
      <w:r>
        <w:rPr>
          <w:lang w:val="en-US"/>
        </w:rPr>
        <w:t>.</w:t>
      </w:r>
      <w:r w:rsidRPr="008370F6">
        <w:rPr>
          <w:lang w:val="en-US"/>
        </w:rPr>
        <w:fldChar w:fldCharType="begin"/>
      </w:r>
      <w:r w:rsidR="00EE0248">
        <w:rPr>
          <w:lang w:val="en-US"/>
        </w:rPr>
        <w:instrText xml:space="preserve"> ADDIN EN.CITE &lt;EndNote&gt;&lt;Cite&gt;&lt;Author&gt;Goh&lt;/Author&gt;&lt;Year&gt;2020&lt;/Year&gt;&lt;RecNum&gt;149&lt;/RecNum&gt;&lt;DisplayText&gt;&lt;style face="superscript"&gt;73&lt;/style&gt;&lt;/DisplayText&gt;&lt;record&gt;&lt;rec-number&gt;149&lt;/rec-number&gt;&lt;foreign-keys&gt;&lt;key app="EN" db-id="w9w9p952zpsxvoefeasxav94ts9p9wdzvxpf" timestamp="1619974650"&gt;149&lt;/key&gt;&lt;/foreign-keys&gt;&lt;ref-type name="Journal Article"&gt;17&lt;/ref-type&gt;&lt;contributors&gt;&lt;authors&gt;&lt;author&gt;Goh, H. J.&lt;/author&gt;&lt;author&gt;Lee, K. S.&lt;/author&gt;&lt;author&gt;Kim, T. H.&lt;/author&gt;&lt;author&gt;Kim, K. N.&lt;/author&gt;&lt;author&gt;Lim, H. J.&lt;/author&gt;&lt;author&gt;Kim, K. S.&lt;/author&gt;&lt;author&gt;Yang, W. J.&lt;/author&gt;&lt;author&gt;Jo, J. K.&lt;/author&gt;&lt;/authors&gt;&lt;/contributors&gt;&lt;auth-address&gt;Department of Urology, Dong-A University, College of Medicine, Busan, Korea.&amp;#xD;Department of Anesthesia and Pain Medicine, Hanyang University, College of Medicine, Seoul, Korea.&amp;#xD;Department of Urology, Hanyang University, College of Medicine, Seoul, Korea.&amp;#xD;Department of Urology, Soonchunghyang University Hospital, Seoul, Korea.&lt;/auth-address&gt;&lt;titles&gt;&lt;title&gt;Intravenous Iron Isomaltoside 1000 Reduces Postoperative Anemia in Patients Undergoing Elective Urologic Surgery and Those with Urosepsis&lt;/title&gt;&lt;secondary-title&gt;Drug Des Devel Ther&lt;/secondary-title&gt;&lt;/titles&gt;&lt;periodical&gt;&lt;full-title&gt;Drug Des Devel Ther&lt;/full-title&gt;&lt;/periodical&gt;&lt;pages&gt;5679-5687&lt;/pages&gt;&lt;volume&gt;14&lt;/volume&gt;&lt;edition&gt;2021/01/01&lt;/edition&gt;&lt;keywords&gt;&lt;keyword&gt;anemia&lt;/keyword&gt;&lt;keyword&gt;iron&lt;/keyword&gt;&lt;keyword&gt;iron isomaltoside 1000&lt;/keyword&gt;&lt;keyword&gt;urosepsis&lt;/keyword&gt;&lt;/keywords&gt;&lt;dates&gt;&lt;year&gt;2020&lt;/year&gt;&lt;/dates&gt;&lt;isbn&gt;1177-8881 (Electronic)&amp;#xD;1177-8881 (Linking)&lt;/isbn&gt;&lt;accession-num&gt;33380788&lt;/accession-num&gt;&lt;urls&gt;&lt;related-urls&gt;&lt;url&gt;https://www.ncbi.nlm.nih.gov/pubmed/33380788&lt;/url&gt;&lt;/related-urls&gt;&lt;/urls&gt;&lt;custom2&gt;PMC7767719&lt;/custom2&gt;&lt;electronic-resource-num&gt;10.2147/DDDT.S276904&lt;/electronic-resource-num&gt;&lt;/record&gt;&lt;/Cite&gt;&lt;/EndNote&gt;</w:instrText>
      </w:r>
      <w:r w:rsidRPr="008370F6">
        <w:rPr>
          <w:lang w:val="en-US"/>
        </w:rPr>
        <w:fldChar w:fldCharType="separate"/>
      </w:r>
      <w:r w:rsidR="00EE0248" w:rsidRPr="00EE0248">
        <w:rPr>
          <w:noProof/>
          <w:vertAlign w:val="superscript"/>
          <w:lang w:val="en-US"/>
        </w:rPr>
        <w:t>73</w:t>
      </w:r>
      <w:r w:rsidRPr="008370F6">
        <w:rPr>
          <w:lang w:val="en-US"/>
        </w:rPr>
        <w:fldChar w:fldCharType="end"/>
      </w:r>
      <w:r w:rsidRPr="008370F6">
        <w:rPr>
          <w:lang w:val="en-US"/>
        </w:rPr>
        <w:t xml:space="preserve"> A significant increase in Hb was observed 7 days after treatment, although there was no control group for comparison.</w:t>
      </w:r>
    </w:p>
    <w:p w14:paraId="2068DEC7" w14:textId="77777777" w:rsidR="00047351" w:rsidRPr="008370F6" w:rsidRDefault="00047351" w:rsidP="00047351">
      <w:pPr>
        <w:pStyle w:val="Heading3"/>
        <w:spacing w:line="480" w:lineRule="auto"/>
        <w:rPr>
          <w:lang w:val="en-US"/>
        </w:rPr>
      </w:pPr>
      <w:r w:rsidRPr="008370F6">
        <w:rPr>
          <w:lang w:val="en-US"/>
        </w:rPr>
        <w:t>Outcome measures</w:t>
      </w:r>
      <w:r>
        <w:rPr>
          <w:lang w:val="en-US"/>
        </w:rPr>
        <w:t xml:space="preserve">: </w:t>
      </w:r>
      <w:r w:rsidRPr="008370F6">
        <w:rPr>
          <w:lang w:val="en-US"/>
        </w:rPr>
        <w:t>outcomes associated with anemia</w:t>
      </w:r>
    </w:p>
    <w:p w14:paraId="723747DD" w14:textId="77777777" w:rsidR="00047351" w:rsidRPr="008370F6" w:rsidRDefault="00047351" w:rsidP="00047351">
      <w:pPr>
        <w:pStyle w:val="Heading4"/>
        <w:spacing w:line="480" w:lineRule="auto"/>
      </w:pPr>
      <w:r w:rsidRPr="008370F6">
        <w:t>Cardiac surgery</w:t>
      </w:r>
    </w:p>
    <w:p w14:paraId="4DCCE5BE" w14:textId="17421837" w:rsidR="00047351" w:rsidRPr="008370F6" w:rsidRDefault="00047351" w:rsidP="00047351">
      <w:pPr>
        <w:pStyle w:val="ListParagraph"/>
        <w:numPr>
          <w:ilvl w:val="0"/>
          <w:numId w:val="5"/>
        </w:numPr>
        <w:spacing w:line="480" w:lineRule="auto"/>
        <w:rPr>
          <w:lang w:val="en-US"/>
        </w:rPr>
      </w:pPr>
      <w:r w:rsidRPr="008370F6">
        <w:rPr>
          <w:lang w:val="en-US"/>
        </w:rPr>
        <w:t xml:space="preserve">In </w:t>
      </w:r>
      <w:r>
        <w:rPr>
          <w:lang w:val="en-US"/>
        </w:rPr>
        <w:t>four</w:t>
      </w:r>
      <w:r w:rsidRPr="008370F6">
        <w:rPr>
          <w:lang w:val="en-US"/>
        </w:rPr>
        <w:t xml:space="preserve"> studies, anemia (or a low preoperative Hb level) was associated with significant increases in transfusion, adverse events (e.g., major bleeding, composite ischemia, </w:t>
      </w:r>
      <w:r>
        <w:rPr>
          <w:lang w:val="en-US"/>
        </w:rPr>
        <w:t>AKI</w:t>
      </w:r>
      <w:r w:rsidRPr="008370F6">
        <w:rPr>
          <w:lang w:val="en-US"/>
        </w:rPr>
        <w:t xml:space="preserve">), </w:t>
      </w:r>
      <w:r>
        <w:rPr>
          <w:lang w:val="en-US"/>
        </w:rPr>
        <w:t xml:space="preserve">duration of hospital stay </w:t>
      </w:r>
      <w:r w:rsidRPr="008370F6">
        <w:rPr>
          <w:lang w:val="en-US"/>
        </w:rPr>
        <w:t>and mortality</w:t>
      </w:r>
      <w:r>
        <w:rPr>
          <w:lang w:val="en-US"/>
        </w:rPr>
        <w:t>.</w:t>
      </w:r>
      <w:r w:rsidRPr="008370F6">
        <w:rPr>
          <w:lang w:val="en-US"/>
        </w:rPr>
        <w:fldChar w:fldCharType="begin">
          <w:fldData xml:space="preserve">PEVuZE5vdGU+PENpdGU+PEF1dGhvcj5LaW08L0F1dGhvcj48WWVhcj4yMDE1PC9ZZWFyPjxSZWNO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Qb3N0b3BlcmF0aXZlIENvbXBsaWNhdGlvbnMvKmV0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</w:fldData>
        </w:fldChar>
      </w:r>
      <w:r w:rsidR="00EE0248">
        <w:rPr>
          <w:lang w:val="en-US"/>
        </w:rPr>
        <w:instrText xml:space="preserve"> ADDIN EN.CITE </w:instrText>
      </w:r>
      <w:r w:rsidR="00EE0248">
        <w:rPr>
          <w:lang w:val="en-US"/>
        </w:rPr>
        <w:fldChar w:fldCharType="begin">
          <w:fldData xml:space="preserve">PEVuZE5vdGU+PENpdGU+PEF1dGhvcj5LaW08L0F1dGhvcj48WWVhcj4yMDE1PC9ZZWFyPjxSZWNO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Qb3N0b3BlcmF0aXZlIENvbXBsaWNhdGlvbnMvKmV0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74-77</w:t>
      </w:r>
      <w:r w:rsidRPr="008370F6">
        <w:rPr>
          <w:lang w:val="en-US"/>
        </w:rPr>
        <w:fldChar w:fldCharType="end"/>
      </w:r>
    </w:p>
    <w:p w14:paraId="4896789F" w14:textId="77777777" w:rsidR="00047351" w:rsidRPr="008370F6" w:rsidRDefault="00047351" w:rsidP="00047351">
      <w:pPr>
        <w:pStyle w:val="Heading4"/>
        <w:spacing w:line="480" w:lineRule="auto"/>
      </w:pPr>
      <w:r w:rsidRPr="008370F6">
        <w:t>Colon surgery</w:t>
      </w:r>
    </w:p>
    <w:p w14:paraId="4F9E5A5B" w14:textId="1DDDFC7D" w:rsidR="00047351" w:rsidRPr="008370F6" w:rsidRDefault="00047351" w:rsidP="00047351">
      <w:pPr>
        <w:pStyle w:val="ListParagraph"/>
        <w:numPr>
          <w:ilvl w:val="0"/>
          <w:numId w:val="5"/>
        </w:numPr>
        <w:spacing w:line="480" w:lineRule="auto"/>
        <w:rPr>
          <w:lang w:val="en-US"/>
        </w:rPr>
      </w:pPr>
      <w:r w:rsidRPr="008370F6">
        <w:rPr>
          <w:lang w:val="en-US"/>
        </w:rPr>
        <w:t>A large database analysis suggested that preoperative anemia is an independent risk factor for complications and a longer hospital stay after colon surgery</w:t>
      </w:r>
      <w:r>
        <w:rPr>
          <w:lang w:val="en-US"/>
        </w:rPr>
        <w:t>.</w:t>
      </w:r>
      <w:r w:rsidRPr="008370F6">
        <w:rPr>
          <w:lang w:val="en-US"/>
        </w:rPr>
        <w:fldChar w:fldCharType="begin">
          <w:fldData xml:space="preserve">PEVuZE5vdGU+PENpdGU+PEF1dGhvcj5MZWljaHRsZTwvQXV0aG9yPjxZZWFyPjIwMTE8L1llYXI+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</w:fldData>
        </w:fldChar>
      </w:r>
      <w:r w:rsidR="00EE0248">
        <w:rPr>
          <w:lang w:val="en-US"/>
        </w:rPr>
        <w:instrText xml:space="preserve"> ADDIN EN.CITE </w:instrText>
      </w:r>
      <w:r w:rsidR="00EE0248">
        <w:rPr>
          <w:lang w:val="en-US"/>
        </w:rPr>
        <w:fldChar w:fldCharType="begin">
          <w:fldData xml:space="preserve">PEVuZE5vdGU+PENpdGU+PEF1dGhvcj5MZWljaHRsZTwvQXV0aG9yPjxZZWFyPjIwMTE8L1llYXI+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78</w:t>
      </w:r>
      <w:r w:rsidRPr="008370F6">
        <w:rPr>
          <w:lang w:val="en-US"/>
        </w:rPr>
        <w:fldChar w:fldCharType="end"/>
      </w:r>
    </w:p>
    <w:p w14:paraId="08FD32CC" w14:textId="77777777" w:rsidR="00047351" w:rsidRPr="008370F6" w:rsidRDefault="00047351" w:rsidP="00047351">
      <w:pPr>
        <w:pStyle w:val="Heading4"/>
        <w:spacing w:line="480" w:lineRule="auto"/>
      </w:pPr>
      <w:r w:rsidRPr="008370F6">
        <w:t>Orthopedic surgery</w:t>
      </w:r>
    </w:p>
    <w:p w14:paraId="74927880" w14:textId="4D416D01" w:rsidR="00047351" w:rsidRPr="008370F6" w:rsidRDefault="00047351" w:rsidP="00047351">
      <w:pPr>
        <w:pStyle w:val="ListParagraph"/>
        <w:numPr>
          <w:ilvl w:val="0"/>
          <w:numId w:val="5"/>
        </w:numPr>
        <w:spacing w:line="480" w:lineRule="auto"/>
        <w:rPr>
          <w:lang w:val="en-US"/>
        </w:rPr>
      </w:pPr>
      <w:r w:rsidRPr="008370F6">
        <w:rPr>
          <w:lang w:val="en-US"/>
        </w:rPr>
        <w:t>Across six different studies, preoperative anemia (or a low preoperative Hb level) was associated with significant increases in transfusion, complications (both infectious and non-infectious), length of hospital stay and likelihood of postoperative readmission to hospital</w:t>
      </w:r>
      <w:r>
        <w:rPr>
          <w:lang w:val="en-US"/>
        </w:rPr>
        <w:t>.</w:t>
      </w:r>
      <w:r w:rsidRPr="008370F6">
        <w:rPr>
          <w:lang w:val="en-US"/>
        </w:rPr>
        <w:fldChar w:fldCharType="begin">
          <w:fldData xml:space="preserve">PEVuZE5vdGU+PENpdGU+PEF1dGhvcj5EaXg8L0F1dGhvcj48WWVhcj4yMDE3PC9ZZWFyPjxSZWNO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</w:fldData>
        </w:fldChar>
      </w:r>
      <w:r w:rsidR="00EE0248">
        <w:rPr>
          <w:lang w:val="en-US"/>
        </w:rPr>
        <w:instrText xml:space="preserve"> ADDIN EN.CITE </w:instrText>
      </w:r>
      <w:r w:rsidR="00EE0248">
        <w:rPr>
          <w:lang w:val="en-US"/>
        </w:rPr>
        <w:fldChar w:fldCharType="begin">
          <w:fldData xml:space="preserve">PEVuZE5vdGU+PENpdGU+PEF1dGhvcj5EaXg8L0F1dGhvcj48WWVhcj4yMDE3PC9ZZWFyPjxSZWNO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47, 79-83</w:t>
      </w:r>
      <w:r w:rsidRPr="008370F6">
        <w:rPr>
          <w:lang w:val="en-US"/>
        </w:rPr>
        <w:fldChar w:fldCharType="end"/>
      </w:r>
    </w:p>
    <w:p w14:paraId="3225AFC7" w14:textId="28594DFF" w:rsidR="00047351" w:rsidRDefault="00047351" w:rsidP="00047351">
      <w:pPr>
        <w:pStyle w:val="ListParagraph"/>
        <w:numPr>
          <w:ilvl w:val="0"/>
          <w:numId w:val="5"/>
        </w:numPr>
        <w:spacing w:line="480" w:lineRule="auto"/>
        <w:rPr>
          <w:lang w:val="en-US"/>
        </w:rPr>
      </w:pPr>
      <w:r w:rsidRPr="008370F6">
        <w:rPr>
          <w:lang w:val="en-US"/>
        </w:rPr>
        <w:t>In a large, retrospective study of patients undergoing total knee arthroplasty, no association was found between preoperative anemia and myocardial infarction, cardiac arrest, or death up to 30 days postoperatively. Conversely, anemia was associated with increased likelihood of respiratory and renal morbidities and greater need for transfusions</w:t>
      </w:r>
      <w:r>
        <w:rPr>
          <w:lang w:val="en-US"/>
        </w:rPr>
        <w:t>.</w:t>
      </w:r>
      <w:r w:rsidRPr="008370F6">
        <w:rPr>
          <w:lang w:val="en-US"/>
        </w:rPr>
        <w:fldChar w:fldCharType="begin">
          <w:fldData xml:space="preserve">PEVuZE5vdGU+PENpdGU+PEF1dGhvcj5DaGFtaWVoPC9BdXRob3I+PFllYXI+MjAxNjwvWWVhcj48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</w:fldData>
        </w:fldChar>
      </w:r>
      <w:r w:rsidR="00EE0248">
        <w:rPr>
          <w:lang w:val="en-US"/>
        </w:rPr>
        <w:instrText xml:space="preserve"> ADDIN EN.CITE </w:instrText>
      </w:r>
      <w:r w:rsidR="00EE0248">
        <w:rPr>
          <w:lang w:val="en-US"/>
        </w:rPr>
        <w:fldChar w:fldCharType="begin">
          <w:fldData xml:space="preserve">PEVuZE5vdGU+PENpdGU+PEF1dGhvcj5DaGFtaWVoPC9BdXRob3I+PFllYXI+MjAxNjwvWWVhcj48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</w:fldData>
        </w:fldChar>
      </w:r>
      <w:r w:rsidR="00EE0248">
        <w:rPr>
          <w:lang w:val="en-US"/>
        </w:rPr>
        <w:instrText xml:space="preserve"> ADDIN EN.CITE.DATA </w:instrText>
      </w:r>
      <w:r w:rsidR="00EE0248">
        <w:rPr>
          <w:lang w:val="en-US"/>
        </w:rPr>
      </w:r>
      <w:r w:rsidR="00EE0248">
        <w:rPr>
          <w:lang w:val="en-US"/>
        </w:rPr>
        <w:fldChar w:fldCharType="end"/>
      </w:r>
      <w:r w:rsidRPr="008370F6">
        <w:rPr>
          <w:lang w:val="en-US"/>
        </w:rPr>
        <w:fldChar w:fldCharType="separate"/>
      </w:r>
      <w:r w:rsidR="00EE0248" w:rsidRPr="00EE0248">
        <w:rPr>
          <w:noProof/>
          <w:vertAlign w:val="superscript"/>
          <w:lang w:val="en-US"/>
        </w:rPr>
        <w:t>84</w:t>
      </w:r>
      <w:r w:rsidRPr="008370F6">
        <w:rPr>
          <w:lang w:val="en-US"/>
        </w:rPr>
        <w:fldChar w:fldCharType="end"/>
      </w:r>
    </w:p>
    <w:p w14:paraId="1E926F8C" w14:textId="77777777" w:rsidR="00EE0248" w:rsidRDefault="00EE0248"/>
    <w:p w14:paraId="6854A107" w14:textId="77777777" w:rsidR="00EE0248" w:rsidRDefault="00EE0248"/>
    <w:p w14:paraId="456CFE9E" w14:textId="77777777" w:rsidR="00945CF1" w:rsidRPr="00945CF1" w:rsidRDefault="00EE0248" w:rsidP="00945CF1">
      <w:pPr>
        <w:pStyle w:val="EndNoteBibliographyTitle"/>
      </w:pPr>
      <w:r>
        <w:lastRenderedPageBreak/>
        <w:fldChar w:fldCharType="begin"/>
      </w:r>
      <w:r>
        <w:instrText xml:space="preserve"> ADDIN EN.REFLIST </w:instrText>
      </w:r>
      <w:r>
        <w:fldChar w:fldCharType="separate"/>
      </w:r>
      <w:r w:rsidR="00945CF1" w:rsidRPr="00945CF1">
        <w:t>References</w:t>
      </w:r>
    </w:p>
    <w:p w14:paraId="60A0C1C5" w14:textId="77777777" w:rsidR="00945CF1" w:rsidRPr="00945CF1" w:rsidRDefault="00945CF1" w:rsidP="00945CF1">
      <w:pPr>
        <w:pStyle w:val="EndNoteBibliographyTitle"/>
      </w:pPr>
    </w:p>
    <w:p w14:paraId="3B1561D4" w14:textId="77777777" w:rsidR="00945CF1" w:rsidRPr="00945CF1" w:rsidRDefault="00945CF1" w:rsidP="00945CF1">
      <w:pPr>
        <w:pStyle w:val="EndNoteBibliography"/>
        <w:spacing w:after="0"/>
        <w:ind w:left="720" w:hanging="720"/>
      </w:pPr>
      <w:r w:rsidRPr="00945CF1">
        <w:rPr>
          <w:b/>
        </w:rPr>
        <w:t>1.</w:t>
      </w:r>
      <w:r w:rsidRPr="00945CF1">
        <w:tab/>
        <w:t xml:space="preserve">Moon T, Smith A, Pak T, et al. Preoperative Anemia Treatment with Intravenous Iron Therapy in Patients Undergoing Abdominal Surgery: A Systematic Review. </w:t>
      </w:r>
      <w:r w:rsidRPr="00945CF1">
        <w:rPr>
          <w:i/>
        </w:rPr>
        <w:t>Adv Ther.</w:t>
      </w:r>
      <w:r w:rsidRPr="00945CF1">
        <w:t xml:space="preserve"> 2021;38:1447-1469.</w:t>
      </w:r>
    </w:p>
    <w:p w14:paraId="53D2B100" w14:textId="77777777" w:rsidR="00945CF1" w:rsidRPr="00945CF1" w:rsidRDefault="00945CF1" w:rsidP="00945CF1">
      <w:pPr>
        <w:pStyle w:val="EndNoteBibliography"/>
        <w:spacing w:after="0"/>
        <w:ind w:left="720" w:hanging="720"/>
      </w:pPr>
      <w:r w:rsidRPr="00945CF1">
        <w:rPr>
          <w:b/>
        </w:rPr>
        <w:t>2.</w:t>
      </w:r>
      <w:r w:rsidRPr="00945CF1">
        <w:tab/>
        <w:t xml:space="preserve">Froessler B, Palm P, Weber I, et al. The Important Role for Intravenous Iron in Perioperative Patient Blood Management in Major Abdominal Surgery: A Randomized Controlled Trial. </w:t>
      </w:r>
      <w:r w:rsidRPr="00945CF1">
        <w:rPr>
          <w:i/>
        </w:rPr>
        <w:t>Ann Surg.</w:t>
      </w:r>
      <w:r w:rsidRPr="00945CF1">
        <w:t xml:space="preserve"> 2016;264:41-46.</w:t>
      </w:r>
    </w:p>
    <w:p w14:paraId="58D43092" w14:textId="77777777" w:rsidR="00945CF1" w:rsidRPr="00945CF1" w:rsidRDefault="00945CF1" w:rsidP="00945CF1">
      <w:pPr>
        <w:pStyle w:val="EndNoteBibliography"/>
        <w:spacing w:after="0"/>
        <w:ind w:left="720" w:hanging="720"/>
      </w:pPr>
      <w:r w:rsidRPr="00945CF1">
        <w:rPr>
          <w:b/>
        </w:rPr>
        <w:t>3.</w:t>
      </w:r>
      <w:r w:rsidRPr="00945CF1">
        <w:tab/>
        <w:t xml:space="preserve">Richards T, Baikady RR, Clevenger B, et al. Preoperative intravenous iron to treat anaemia before major abdominal surgery (PREVENTT): a randomised, double-blind, controlled trial. </w:t>
      </w:r>
      <w:r w:rsidRPr="00945CF1">
        <w:rPr>
          <w:i/>
        </w:rPr>
        <w:t>Lancet.</w:t>
      </w:r>
      <w:r w:rsidRPr="00945CF1">
        <w:t xml:space="preserve"> 2020;396:1353-1361.</w:t>
      </w:r>
    </w:p>
    <w:p w14:paraId="1C2710F5" w14:textId="77777777" w:rsidR="00945CF1" w:rsidRPr="00945CF1" w:rsidRDefault="00945CF1" w:rsidP="00945CF1">
      <w:pPr>
        <w:pStyle w:val="EndNoteBibliography"/>
        <w:spacing w:after="0"/>
        <w:ind w:left="720" w:hanging="720"/>
      </w:pPr>
      <w:r w:rsidRPr="00945CF1">
        <w:rPr>
          <w:b/>
        </w:rPr>
        <w:t>4.</w:t>
      </w:r>
      <w:r w:rsidRPr="00945CF1">
        <w:tab/>
        <w:t xml:space="preserve">Gupta S, Panchal P, Gilotra K, et al. Intravenous iron therapy for patients with preoperative iron deficiency or anaemia undergoing cardiac surgery reduces blood transfusions: a systematic review and meta-analysis. </w:t>
      </w:r>
      <w:r w:rsidRPr="00945CF1">
        <w:rPr>
          <w:i/>
        </w:rPr>
        <w:t>Interact Cardiovasc Thorac Surg.</w:t>
      </w:r>
      <w:r w:rsidRPr="00945CF1">
        <w:t xml:space="preserve"> 2020;31:141-151.</w:t>
      </w:r>
    </w:p>
    <w:p w14:paraId="08017F71" w14:textId="77777777" w:rsidR="00945CF1" w:rsidRPr="00945CF1" w:rsidRDefault="00945CF1" w:rsidP="00945CF1">
      <w:pPr>
        <w:pStyle w:val="EndNoteBibliography"/>
        <w:spacing w:after="0"/>
        <w:ind w:left="720" w:hanging="720"/>
      </w:pPr>
      <w:r w:rsidRPr="00945CF1">
        <w:rPr>
          <w:b/>
        </w:rPr>
        <w:t>5.</w:t>
      </w:r>
      <w:r w:rsidRPr="00945CF1">
        <w:tab/>
        <w:t xml:space="preserve">Tankard KA, Park B, Brovman EY, et al. The Impact of Preoperative Intravenous Iron Therapy on Perioperative Outcomes in Cardiac Surgery: A Systematic Review. </w:t>
      </w:r>
      <w:r w:rsidRPr="00945CF1">
        <w:rPr>
          <w:i/>
        </w:rPr>
        <w:t>J Hematol.</w:t>
      </w:r>
      <w:r w:rsidRPr="00945CF1">
        <w:t xml:space="preserve"> 2020;9:97-108.</w:t>
      </w:r>
    </w:p>
    <w:p w14:paraId="7F11A706" w14:textId="77777777" w:rsidR="00945CF1" w:rsidRPr="00945CF1" w:rsidRDefault="00945CF1" w:rsidP="00945CF1">
      <w:pPr>
        <w:pStyle w:val="EndNoteBibliography"/>
        <w:spacing w:after="0"/>
        <w:ind w:left="720" w:hanging="720"/>
      </w:pPr>
      <w:r w:rsidRPr="00945CF1">
        <w:rPr>
          <w:b/>
        </w:rPr>
        <w:t>6.</w:t>
      </w:r>
      <w:r w:rsidRPr="00945CF1">
        <w:tab/>
        <w:t xml:space="preserve">Hogan M, Klein AA, Richards T. The impact of anaemia and intravenous iron replacement therapy on outcomes in cardiac surgery. </w:t>
      </w:r>
      <w:r w:rsidRPr="00945CF1">
        <w:rPr>
          <w:i/>
        </w:rPr>
        <w:t>Eur J Cardiothorac Surg.</w:t>
      </w:r>
      <w:r w:rsidRPr="00945CF1">
        <w:t xml:space="preserve"> 2015;47:218-226.</w:t>
      </w:r>
    </w:p>
    <w:p w14:paraId="63B73037" w14:textId="77777777" w:rsidR="00945CF1" w:rsidRPr="00945CF1" w:rsidRDefault="00945CF1" w:rsidP="00945CF1">
      <w:pPr>
        <w:pStyle w:val="EndNoteBibliography"/>
        <w:spacing w:after="0"/>
        <w:ind w:left="720" w:hanging="720"/>
      </w:pPr>
      <w:r w:rsidRPr="00945CF1">
        <w:rPr>
          <w:b/>
        </w:rPr>
        <w:t>7.</w:t>
      </w:r>
      <w:r w:rsidRPr="00945CF1">
        <w:tab/>
        <w:t xml:space="preserve">Santos AA, Silva JP, Silva Lda F, et al. Therapeutic options to minimize allogeneic blood transfusions and their adverse effects in cardiac surgery: a systematic review. </w:t>
      </w:r>
      <w:r w:rsidRPr="00945CF1">
        <w:rPr>
          <w:i/>
        </w:rPr>
        <w:t>Rev Bras Cir Cardiovasc.</w:t>
      </w:r>
      <w:r w:rsidRPr="00945CF1">
        <w:t xml:space="preserve"> 2014;29:606-621.</w:t>
      </w:r>
    </w:p>
    <w:p w14:paraId="78573F62" w14:textId="77777777" w:rsidR="00945CF1" w:rsidRPr="00945CF1" w:rsidRDefault="00945CF1" w:rsidP="00945CF1">
      <w:pPr>
        <w:pStyle w:val="EndNoteBibliography"/>
        <w:spacing w:after="0"/>
        <w:ind w:left="720" w:hanging="720"/>
      </w:pPr>
      <w:r w:rsidRPr="00945CF1">
        <w:rPr>
          <w:b/>
        </w:rPr>
        <w:t>8.</w:t>
      </w:r>
      <w:r w:rsidRPr="00945CF1">
        <w:tab/>
        <w:t xml:space="preserve">Evans CR, Jones R, Phillips G, et al. Observational study of pre-operative intravenous iron given to anaemic patients before elective cardiac surgery. </w:t>
      </w:r>
      <w:r w:rsidRPr="00945CF1">
        <w:rPr>
          <w:i/>
        </w:rPr>
        <w:t>Anaesthesia.</w:t>
      </w:r>
      <w:r w:rsidRPr="00945CF1">
        <w:t xml:space="preserve"> 2021;76:639-646.</w:t>
      </w:r>
    </w:p>
    <w:p w14:paraId="4BD56273" w14:textId="77777777" w:rsidR="00945CF1" w:rsidRPr="00945CF1" w:rsidRDefault="00945CF1" w:rsidP="00945CF1">
      <w:pPr>
        <w:pStyle w:val="EndNoteBibliography"/>
        <w:spacing w:after="0"/>
        <w:ind w:left="720" w:hanging="720"/>
      </w:pPr>
      <w:r w:rsidRPr="00945CF1">
        <w:rPr>
          <w:b/>
        </w:rPr>
        <w:t>9.</w:t>
      </w:r>
      <w:r w:rsidRPr="00945CF1">
        <w:tab/>
        <w:t xml:space="preserve">Garrido-Martín P, Nassar-Mansur MI, de la Llana-Ducrós R, et al. The effect of intravenous and oral iron administration on perioperative anaemia and transfusion requirements in patients undergoing elective cardiac surgery: a randomized clinical trial. </w:t>
      </w:r>
      <w:r w:rsidRPr="00945CF1">
        <w:rPr>
          <w:i/>
        </w:rPr>
        <w:t>Interact Cardiovasc Thorac Surg.</w:t>
      </w:r>
      <w:r w:rsidRPr="00945CF1">
        <w:t xml:space="preserve"> 2012;15:1013-1018.</w:t>
      </w:r>
    </w:p>
    <w:p w14:paraId="308E6AB8" w14:textId="77777777" w:rsidR="00945CF1" w:rsidRPr="00945CF1" w:rsidRDefault="00945CF1" w:rsidP="00945CF1">
      <w:pPr>
        <w:pStyle w:val="EndNoteBibliography"/>
        <w:spacing w:after="0"/>
        <w:ind w:left="720" w:hanging="720"/>
      </w:pPr>
      <w:r w:rsidRPr="00945CF1">
        <w:rPr>
          <w:b/>
        </w:rPr>
        <w:t>10.</w:t>
      </w:r>
      <w:r w:rsidRPr="00945CF1">
        <w:tab/>
        <w:t xml:space="preserve">Johansson PI, Rasmussen AS, Thomsen LL. Intravenous iron isomaltoside 1000 (Monofer®) reduces postoperative anaemia in preoperatively non-anaemic patients undergoing elective or subacute coronary artery bypass graft, valve replacement or a combination thereof: a randomized double-blind placebo-controlled clinical trial (the PROTECT trial). </w:t>
      </w:r>
      <w:r w:rsidRPr="00945CF1">
        <w:rPr>
          <w:i/>
        </w:rPr>
        <w:t>Vox Sang.</w:t>
      </w:r>
      <w:r w:rsidRPr="00945CF1">
        <w:t xml:space="preserve"> 2015;109:257-266.</w:t>
      </w:r>
    </w:p>
    <w:p w14:paraId="527E866B" w14:textId="77777777" w:rsidR="00945CF1" w:rsidRPr="00945CF1" w:rsidRDefault="00945CF1" w:rsidP="00945CF1">
      <w:pPr>
        <w:pStyle w:val="EndNoteBibliography"/>
        <w:spacing w:after="0"/>
        <w:ind w:left="720" w:hanging="720"/>
      </w:pPr>
      <w:r w:rsidRPr="00945CF1">
        <w:rPr>
          <w:b/>
        </w:rPr>
        <w:t>11.</w:t>
      </w:r>
      <w:r w:rsidRPr="00945CF1">
        <w:tab/>
        <w:t xml:space="preserve">Klein AA, Chau M, Yeates JA, et al. Preoperative intravenous iron before cardiac surgery: a prospective multicentre feasibility study. </w:t>
      </w:r>
      <w:r w:rsidRPr="00945CF1">
        <w:rPr>
          <w:i/>
        </w:rPr>
        <w:t>British journal of anaesthesia.</w:t>
      </w:r>
      <w:r w:rsidRPr="00945CF1">
        <w:t xml:space="preserve"> 2020;124:243-250.</w:t>
      </w:r>
    </w:p>
    <w:p w14:paraId="71FDEDCE" w14:textId="77777777" w:rsidR="00945CF1" w:rsidRPr="00945CF1" w:rsidRDefault="00945CF1" w:rsidP="00945CF1">
      <w:pPr>
        <w:pStyle w:val="EndNoteBibliography"/>
        <w:spacing w:after="0"/>
        <w:ind w:left="720" w:hanging="720"/>
      </w:pPr>
      <w:r w:rsidRPr="00945CF1">
        <w:rPr>
          <w:b/>
        </w:rPr>
        <w:t>12.</w:t>
      </w:r>
      <w:r w:rsidRPr="00945CF1">
        <w:tab/>
        <w:t xml:space="preserve">Padmanabhan H, Siau K, Curtis J, et al. Preoperative Anemia and Outcomes in Cardiovascular Surgery: Systematic Review and Meta-Analysis. </w:t>
      </w:r>
      <w:r w:rsidRPr="00945CF1">
        <w:rPr>
          <w:i/>
        </w:rPr>
        <w:t>The Annals of thoracic surgery.</w:t>
      </w:r>
      <w:r w:rsidRPr="00945CF1">
        <w:t xml:space="preserve"> 2019;108:1840-1848.</w:t>
      </w:r>
    </w:p>
    <w:p w14:paraId="3EDE7D94" w14:textId="77777777" w:rsidR="00945CF1" w:rsidRPr="00945CF1" w:rsidRDefault="00945CF1" w:rsidP="00945CF1">
      <w:pPr>
        <w:pStyle w:val="EndNoteBibliography"/>
        <w:spacing w:after="0"/>
        <w:ind w:left="720" w:hanging="720"/>
      </w:pPr>
      <w:r w:rsidRPr="00945CF1">
        <w:rPr>
          <w:b/>
        </w:rPr>
        <w:t>13.</w:t>
      </w:r>
      <w:r w:rsidRPr="00945CF1">
        <w:tab/>
        <w:t xml:space="preserve">Spahn DR, Schoenrath F, Spahn GH, et al. Effect of ultra-short-term treatment of patients with iron deficiency or anaemia undergoing cardiac surgery: a prospective randomised trial. </w:t>
      </w:r>
      <w:r w:rsidRPr="00945CF1">
        <w:rPr>
          <w:i/>
        </w:rPr>
        <w:t>Lancet.</w:t>
      </w:r>
      <w:r w:rsidRPr="00945CF1">
        <w:t xml:space="preserve"> 2019;393:2201-2212.</w:t>
      </w:r>
    </w:p>
    <w:p w14:paraId="5159141B" w14:textId="77777777" w:rsidR="00945CF1" w:rsidRPr="00945CF1" w:rsidRDefault="00945CF1" w:rsidP="00945CF1">
      <w:pPr>
        <w:pStyle w:val="EndNoteBibliography"/>
        <w:spacing w:after="0"/>
        <w:ind w:left="720" w:hanging="720"/>
      </w:pPr>
      <w:r w:rsidRPr="00945CF1">
        <w:rPr>
          <w:b/>
        </w:rPr>
        <w:t>14.</w:t>
      </w:r>
      <w:r w:rsidRPr="00945CF1">
        <w:tab/>
        <w:t xml:space="preserve">Quarterman C, Shaw M, Hughes S, et al. Anaemia in cardiac surgery - a retrospective review of a centre's experience with a pre-operative intravenous iron clinic. </w:t>
      </w:r>
      <w:r w:rsidRPr="00945CF1">
        <w:rPr>
          <w:i/>
        </w:rPr>
        <w:t>Anaesthesia.</w:t>
      </w:r>
      <w:r w:rsidRPr="00945CF1">
        <w:t xml:space="preserve"> 2021;76:629-638.</w:t>
      </w:r>
    </w:p>
    <w:p w14:paraId="020CAAB2" w14:textId="77777777" w:rsidR="00945CF1" w:rsidRPr="00945CF1" w:rsidRDefault="00945CF1" w:rsidP="00945CF1">
      <w:pPr>
        <w:pStyle w:val="EndNoteBibliography"/>
        <w:spacing w:after="0"/>
        <w:ind w:left="720" w:hanging="720"/>
      </w:pPr>
      <w:r w:rsidRPr="00945CF1">
        <w:rPr>
          <w:b/>
        </w:rPr>
        <w:t>15.</w:t>
      </w:r>
      <w:r w:rsidRPr="00945CF1">
        <w:tab/>
        <w:t xml:space="preserve">Borstlap WA, Stellingwerf ME, Moolla Z, et al. Iron therapy for the treatment of preoperative anaemia in patients with colorectal carcinoma: a systematic review. </w:t>
      </w:r>
      <w:r w:rsidRPr="00945CF1">
        <w:rPr>
          <w:i/>
        </w:rPr>
        <w:t>Colorectal Dis.</w:t>
      </w:r>
      <w:r w:rsidRPr="00945CF1">
        <w:t xml:space="preserve"> 2015;17:1044-1054.</w:t>
      </w:r>
    </w:p>
    <w:p w14:paraId="651D1C47" w14:textId="77777777" w:rsidR="00945CF1" w:rsidRPr="00945CF1" w:rsidRDefault="00945CF1" w:rsidP="00945CF1">
      <w:pPr>
        <w:pStyle w:val="EndNoteBibliography"/>
        <w:spacing w:after="0"/>
        <w:ind w:left="720" w:hanging="720"/>
      </w:pPr>
      <w:r w:rsidRPr="00945CF1">
        <w:rPr>
          <w:b/>
        </w:rPr>
        <w:t>16.</w:t>
      </w:r>
      <w:r w:rsidRPr="00945CF1">
        <w:tab/>
        <w:t xml:space="preserve">Edwards TJ, Noble EJ, Durran A, et al. Randomized clinical trial of preoperative intravenous iron sucrose to reduce blood transfusion in anaemic patients after colorectal cancer surgery. </w:t>
      </w:r>
      <w:r w:rsidRPr="00945CF1">
        <w:rPr>
          <w:i/>
        </w:rPr>
        <w:t>The British journal of surgery.</w:t>
      </w:r>
      <w:r w:rsidRPr="00945CF1">
        <w:t xml:space="preserve"> 2009;96:1122-1128.</w:t>
      </w:r>
    </w:p>
    <w:p w14:paraId="476C2BF8" w14:textId="77777777" w:rsidR="00945CF1" w:rsidRPr="00945CF1" w:rsidRDefault="00945CF1" w:rsidP="00945CF1">
      <w:pPr>
        <w:pStyle w:val="EndNoteBibliography"/>
        <w:spacing w:after="0"/>
        <w:ind w:left="720" w:hanging="720"/>
      </w:pPr>
      <w:r w:rsidRPr="00945CF1">
        <w:rPr>
          <w:b/>
        </w:rPr>
        <w:lastRenderedPageBreak/>
        <w:t>17.</w:t>
      </w:r>
      <w:r w:rsidRPr="00945CF1">
        <w:tab/>
        <w:t xml:space="preserve">Keeler BD, Dickson EA, Simpson JA, et al. The impact of pre-operative intravenous iron on quality of life after colorectal cancer surgery: outcomes from the intravenous iron in colorectal cancer-associated anaemia (IVICA) trial. </w:t>
      </w:r>
      <w:r w:rsidRPr="00945CF1">
        <w:rPr>
          <w:i/>
        </w:rPr>
        <w:t>Anaesthesia.</w:t>
      </w:r>
      <w:r w:rsidRPr="00945CF1">
        <w:t xml:space="preserve"> 2019;74:714-725.</w:t>
      </w:r>
    </w:p>
    <w:p w14:paraId="602A68EC" w14:textId="77777777" w:rsidR="00945CF1" w:rsidRPr="00945CF1" w:rsidRDefault="00945CF1" w:rsidP="00945CF1">
      <w:pPr>
        <w:pStyle w:val="EndNoteBibliography"/>
        <w:spacing w:after="0"/>
        <w:ind w:left="720" w:hanging="720"/>
      </w:pPr>
      <w:r w:rsidRPr="00945CF1">
        <w:rPr>
          <w:b/>
        </w:rPr>
        <w:t>18.</w:t>
      </w:r>
      <w:r w:rsidRPr="00945CF1">
        <w:tab/>
        <w:t xml:space="preserve">Keeler BD, Simpson JA, Ng O, et al. Randomized clinical trial of preoperative oral versus intravenous iron in anaemic patients with colorectal cancer. </w:t>
      </w:r>
      <w:r w:rsidRPr="00945CF1">
        <w:rPr>
          <w:i/>
        </w:rPr>
        <w:t>The British journal of surgery.</w:t>
      </w:r>
      <w:r w:rsidRPr="00945CF1">
        <w:t xml:space="preserve"> 2017;104:214-221.</w:t>
      </w:r>
    </w:p>
    <w:p w14:paraId="3D49CC2E" w14:textId="77777777" w:rsidR="00945CF1" w:rsidRPr="00945CF1" w:rsidRDefault="00945CF1" w:rsidP="00945CF1">
      <w:pPr>
        <w:pStyle w:val="EndNoteBibliography"/>
        <w:spacing w:after="0"/>
        <w:ind w:left="720" w:hanging="720"/>
      </w:pPr>
      <w:r w:rsidRPr="00945CF1">
        <w:rPr>
          <w:b/>
        </w:rPr>
        <w:t>19.</w:t>
      </w:r>
      <w:r w:rsidRPr="00945CF1">
        <w:tab/>
        <w:t xml:space="preserve">Keeler BD, Simpson JA, Ng S, et al. The feasibility and clinical efficacy of intravenous iron administration for preoperative anaemia in patients with colorectal cancer. </w:t>
      </w:r>
      <w:r w:rsidRPr="00945CF1">
        <w:rPr>
          <w:i/>
        </w:rPr>
        <w:t>Colorectal Dis.</w:t>
      </w:r>
      <w:r w:rsidRPr="00945CF1">
        <w:t xml:space="preserve"> 2014;16:794-800.</w:t>
      </w:r>
    </w:p>
    <w:p w14:paraId="27FF0EE8" w14:textId="77777777" w:rsidR="00945CF1" w:rsidRPr="00945CF1" w:rsidRDefault="00945CF1" w:rsidP="00945CF1">
      <w:pPr>
        <w:pStyle w:val="EndNoteBibliography"/>
        <w:spacing w:after="0"/>
        <w:ind w:left="720" w:hanging="720"/>
      </w:pPr>
      <w:r w:rsidRPr="00945CF1">
        <w:rPr>
          <w:b/>
        </w:rPr>
        <w:t>20.</w:t>
      </w:r>
      <w:r w:rsidRPr="00945CF1">
        <w:tab/>
        <w:t xml:space="preserve">Wilson MJ, Dekker JW, Bruns E, et al. Short-term effect of preoperative intravenous iron therapy in colorectal cancer patients with anemia: results of a cohort study. </w:t>
      </w:r>
      <w:r w:rsidRPr="00945CF1">
        <w:rPr>
          <w:i/>
        </w:rPr>
        <w:t>Transfusion.</w:t>
      </w:r>
      <w:r w:rsidRPr="00945CF1">
        <w:t xml:space="preserve"> 2018;58:795-803.</w:t>
      </w:r>
    </w:p>
    <w:p w14:paraId="210998CC" w14:textId="77777777" w:rsidR="00945CF1" w:rsidRPr="00945CF1" w:rsidRDefault="00945CF1" w:rsidP="00945CF1">
      <w:pPr>
        <w:pStyle w:val="EndNoteBibliography"/>
        <w:spacing w:after="0"/>
        <w:ind w:left="720" w:hanging="720"/>
      </w:pPr>
      <w:r w:rsidRPr="00945CF1">
        <w:rPr>
          <w:b/>
        </w:rPr>
        <w:t>21.</w:t>
      </w:r>
      <w:r w:rsidRPr="00945CF1">
        <w:tab/>
        <w:t xml:space="preserve">Lidder PG, Sanders G, Whitehead E, et al. Pre-operative oral iron supplementation reduces blood transfusion in colorectal surgery - a prospective, randomised, controlled trial. </w:t>
      </w:r>
      <w:r w:rsidRPr="00945CF1">
        <w:rPr>
          <w:i/>
        </w:rPr>
        <w:t>Ann R Coll Surg Engl.</w:t>
      </w:r>
      <w:r w:rsidRPr="00945CF1">
        <w:t xml:space="preserve"> 2007;89:418-421.</w:t>
      </w:r>
    </w:p>
    <w:p w14:paraId="7AE09795" w14:textId="77777777" w:rsidR="00945CF1" w:rsidRPr="00945CF1" w:rsidRDefault="00945CF1" w:rsidP="00945CF1">
      <w:pPr>
        <w:pStyle w:val="EndNoteBibliography"/>
        <w:spacing w:after="0"/>
        <w:ind w:left="720" w:hanging="720"/>
      </w:pPr>
      <w:r w:rsidRPr="00945CF1">
        <w:rPr>
          <w:b/>
        </w:rPr>
        <w:t>22.</w:t>
      </w:r>
      <w:r w:rsidRPr="00945CF1">
        <w:tab/>
        <w:t xml:space="preserve">Laso-Morales M, Jericó C, Gómez-Ramírez S, et al. Preoperative management of colorectal cancer-induced iron deficiency anemia in clinical practice: data from a large observational cohort. </w:t>
      </w:r>
      <w:r w:rsidRPr="00945CF1">
        <w:rPr>
          <w:i/>
        </w:rPr>
        <w:t>Transfusion.</w:t>
      </w:r>
      <w:r w:rsidRPr="00945CF1">
        <w:t xml:space="preserve"> 2017;57:3040-3048.</w:t>
      </w:r>
    </w:p>
    <w:p w14:paraId="261C39F1" w14:textId="77777777" w:rsidR="00945CF1" w:rsidRPr="00945CF1" w:rsidRDefault="00945CF1" w:rsidP="00945CF1">
      <w:pPr>
        <w:pStyle w:val="EndNoteBibliography"/>
        <w:spacing w:after="0"/>
        <w:ind w:left="720" w:hanging="720"/>
      </w:pPr>
      <w:r w:rsidRPr="00945CF1">
        <w:rPr>
          <w:b/>
        </w:rPr>
        <w:t>23.</w:t>
      </w:r>
      <w:r w:rsidRPr="00945CF1">
        <w:tab/>
        <w:t xml:space="preserve">Dickson EA, Keeler BD, Ng O, et al. Preoperative intravenous iron therapy and survival after colorectal cancer surgery: long-term results from the IVICA randomised controlled trial. </w:t>
      </w:r>
      <w:r w:rsidRPr="00945CF1">
        <w:rPr>
          <w:i/>
        </w:rPr>
        <w:t>Colorectal Dis.</w:t>
      </w:r>
      <w:r w:rsidRPr="00945CF1">
        <w:t xml:space="preserve"> 2020;22:2018-2027.</w:t>
      </w:r>
    </w:p>
    <w:p w14:paraId="24384CED" w14:textId="77777777" w:rsidR="00945CF1" w:rsidRPr="00945CF1" w:rsidRDefault="00945CF1" w:rsidP="00945CF1">
      <w:pPr>
        <w:pStyle w:val="EndNoteBibliography"/>
        <w:spacing w:after="0"/>
        <w:ind w:left="720" w:hanging="720"/>
      </w:pPr>
      <w:r w:rsidRPr="00945CF1">
        <w:rPr>
          <w:b/>
        </w:rPr>
        <w:t>24.</w:t>
      </w:r>
      <w:r w:rsidRPr="00945CF1">
        <w:tab/>
        <w:t xml:space="preserve">Smith A, Moon T, Pak T, et al. Preoperative Anemia Treatment With Intravenous Iron in Patients Undergoing Major Orthopedic Surgery: A Systematic Review. </w:t>
      </w:r>
      <w:r w:rsidRPr="00945CF1">
        <w:rPr>
          <w:i/>
        </w:rPr>
        <w:t>Geriatr Orthop Surg Rehabil.</w:t>
      </w:r>
      <w:r w:rsidRPr="00945CF1">
        <w:t xml:space="preserve"> 2020;11:2151459320935094.</w:t>
      </w:r>
    </w:p>
    <w:p w14:paraId="63950CFD" w14:textId="77777777" w:rsidR="00945CF1" w:rsidRPr="00945CF1" w:rsidRDefault="00945CF1" w:rsidP="00945CF1">
      <w:pPr>
        <w:pStyle w:val="EndNoteBibliography"/>
        <w:spacing w:after="0"/>
        <w:ind w:left="720" w:hanging="720"/>
      </w:pPr>
      <w:r w:rsidRPr="00945CF1">
        <w:rPr>
          <w:b/>
        </w:rPr>
        <w:t>25.</w:t>
      </w:r>
      <w:r w:rsidRPr="00945CF1">
        <w:tab/>
        <w:t xml:space="preserve">Scrimshire AB, Booth A, Fairhurst C, et al. Preoperative iron treatment in anaemic patients undergoing elective total hip or knee arthroplasty: a systematic review and meta-analysis. </w:t>
      </w:r>
      <w:r w:rsidRPr="00945CF1">
        <w:rPr>
          <w:i/>
        </w:rPr>
        <w:t>BMJ Open.</w:t>
      </w:r>
      <w:r w:rsidRPr="00945CF1">
        <w:t xml:space="preserve"> 2020;10:e036592.</w:t>
      </w:r>
    </w:p>
    <w:p w14:paraId="1906D306" w14:textId="77777777" w:rsidR="00945CF1" w:rsidRPr="00945CF1" w:rsidRDefault="00945CF1" w:rsidP="00945CF1">
      <w:pPr>
        <w:pStyle w:val="EndNoteBibliography"/>
        <w:spacing w:after="0"/>
        <w:ind w:left="720" w:hanging="720"/>
      </w:pPr>
      <w:r w:rsidRPr="00945CF1">
        <w:rPr>
          <w:b/>
        </w:rPr>
        <w:t>26.</w:t>
      </w:r>
      <w:r w:rsidRPr="00945CF1">
        <w:tab/>
        <w:t xml:space="preserve">Briguglio M, Hrelia S, Malaguti M, et al. Oral Supplementation with Sucrosomial Ferric Pyrophosphate Plus L-Ascorbic Acid to Ameliorate the Martial Status: A Randomized Controlled Trial. </w:t>
      </w:r>
      <w:r w:rsidRPr="00945CF1">
        <w:rPr>
          <w:i/>
        </w:rPr>
        <w:t>Nutrients.</w:t>
      </w:r>
      <w:r w:rsidRPr="00945CF1">
        <w:t xml:space="preserve"> 2020;12:386.</w:t>
      </w:r>
    </w:p>
    <w:p w14:paraId="373A6DB1" w14:textId="77777777" w:rsidR="00945CF1" w:rsidRPr="00945CF1" w:rsidRDefault="00945CF1" w:rsidP="00945CF1">
      <w:pPr>
        <w:pStyle w:val="EndNoteBibliography"/>
        <w:spacing w:after="0"/>
        <w:ind w:left="720" w:hanging="720"/>
      </w:pPr>
      <w:r w:rsidRPr="00945CF1">
        <w:rPr>
          <w:b/>
        </w:rPr>
        <w:t>27.</w:t>
      </w:r>
      <w:r w:rsidRPr="00945CF1">
        <w:tab/>
        <w:t xml:space="preserve">Heschl M, Gombotz H, Haslinger-Eisterer B, et al. The efficacy of pre-operative preparation with intravenous iron and/or erythropoietin in anaemic patients undergoing orthopaedic surgery: An observational study. </w:t>
      </w:r>
      <w:r w:rsidRPr="00945CF1">
        <w:rPr>
          <w:i/>
        </w:rPr>
        <w:t>Eur J Anaesthesiol.</w:t>
      </w:r>
      <w:r w:rsidRPr="00945CF1">
        <w:t xml:space="preserve"> 2018;35:289-297.</w:t>
      </w:r>
    </w:p>
    <w:p w14:paraId="213541A0" w14:textId="77777777" w:rsidR="00945CF1" w:rsidRPr="00945CF1" w:rsidRDefault="00945CF1" w:rsidP="00945CF1">
      <w:pPr>
        <w:pStyle w:val="EndNoteBibliography"/>
        <w:spacing w:after="0"/>
        <w:ind w:left="720" w:hanging="720"/>
      </w:pPr>
      <w:r w:rsidRPr="00945CF1">
        <w:rPr>
          <w:b/>
        </w:rPr>
        <w:t>28.</w:t>
      </w:r>
      <w:r w:rsidRPr="00945CF1">
        <w:tab/>
        <w:t xml:space="preserve">Theusinger OM, Leyvraz PF, Schanz U, et al. Treatment of iron deficiency anemia in orthopedic surgery with intravenous iron: efficacy and limits: a prospective study. </w:t>
      </w:r>
      <w:r w:rsidRPr="00945CF1">
        <w:rPr>
          <w:i/>
        </w:rPr>
        <w:t>Anesthesiology.</w:t>
      </w:r>
      <w:r w:rsidRPr="00945CF1">
        <w:t xml:space="preserve"> 2007;107:923-927.</w:t>
      </w:r>
    </w:p>
    <w:p w14:paraId="67570E2E" w14:textId="77777777" w:rsidR="00945CF1" w:rsidRPr="00945CF1" w:rsidRDefault="00945CF1" w:rsidP="00945CF1">
      <w:pPr>
        <w:pStyle w:val="EndNoteBibliography"/>
        <w:spacing w:after="0"/>
        <w:ind w:left="720" w:hanging="720"/>
      </w:pPr>
      <w:r w:rsidRPr="00945CF1">
        <w:rPr>
          <w:b/>
        </w:rPr>
        <w:t>29.</w:t>
      </w:r>
      <w:r w:rsidRPr="00945CF1">
        <w:tab/>
        <w:t xml:space="preserve">Muñoz M, Gómez-Ramírez S, Cuenca J, et al. Very-short-term perioperative intravenous iron administration and postoperative outcome in major orthopedic surgery: a pooled analysis of observational data from 2547 patients. </w:t>
      </w:r>
      <w:r w:rsidRPr="00945CF1">
        <w:rPr>
          <w:i/>
        </w:rPr>
        <w:t>Transfusion.</w:t>
      </w:r>
      <w:r w:rsidRPr="00945CF1">
        <w:t xml:space="preserve"> 2014;54:289-299.</w:t>
      </w:r>
    </w:p>
    <w:p w14:paraId="4B08796A" w14:textId="77777777" w:rsidR="00945CF1" w:rsidRPr="00945CF1" w:rsidRDefault="00945CF1" w:rsidP="00945CF1">
      <w:pPr>
        <w:pStyle w:val="EndNoteBibliography"/>
        <w:spacing w:after="0"/>
        <w:ind w:left="720" w:hanging="720"/>
      </w:pPr>
      <w:r w:rsidRPr="00945CF1">
        <w:rPr>
          <w:b/>
        </w:rPr>
        <w:t>30.</w:t>
      </w:r>
      <w:r w:rsidRPr="00945CF1">
        <w:tab/>
        <w:t xml:space="preserve">Serrano-Trenas JA, Ugalde PF, Cabello LM, et al. Role of perioperative intravenous iron therapy in elderly hip fracture patients: a single-center randomized controlled trial. </w:t>
      </w:r>
      <w:r w:rsidRPr="00945CF1">
        <w:rPr>
          <w:i/>
        </w:rPr>
        <w:t>Transfusion.</w:t>
      </w:r>
      <w:r w:rsidRPr="00945CF1">
        <w:t xml:space="preserve"> 2011;51:97-104.</w:t>
      </w:r>
    </w:p>
    <w:p w14:paraId="2BC1A5BF" w14:textId="77777777" w:rsidR="00945CF1" w:rsidRPr="00945CF1" w:rsidRDefault="00945CF1" w:rsidP="00945CF1">
      <w:pPr>
        <w:pStyle w:val="EndNoteBibliography"/>
        <w:spacing w:after="0"/>
        <w:ind w:left="720" w:hanging="720"/>
      </w:pPr>
      <w:r w:rsidRPr="00945CF1">
        <w:rPr>
          <w:b/>
        </w:rPr>
        <w:t>31.</w:t>
      </w:r>
      <w:r w:rsidRPr="00945CF1">
        <w:tab/>
        <w:t xml:space="preserve">Cladellas M, Farre N, Comin-Colet J, et al. Effects of preoperative intravenous erythropoietin plus iron on outcome in anemic patients after cardiac valve replacement. </w:t>
      </w:r>
      <w:r w:rsidRPr="00945CF1">
        <w:rPr>
          <w:i/>
        </w:rPr>
        <w:t>Am J Cardiol.</w:t>
      </w:r>
      <w:r w:rsidRPr="00945CF1">
        <w:t xml:space="preserve"> 2012;110:1021-1026.</w:t>
      </w:r>
    </w:p>
    <w:p w14:paraId="5E092CE6" w14:textId="77777777" w:rsidR="00945CF1" w:rsidRPr="00945CF1" w:rsidRDefault="00945CF1" w:rsidP="00945CF1">
      <w:pPr>
        <w:pStyle w:val="EndNoteBibliography"/>
        <w:spacing w:after="0"/>
        <w:ind w:left="720" w:hanging="720"/>
      </w:pPr>
      <w:r w:rsidRPr="00945CF1">
        <w:rPr>
          <w:b/>
        </w:rPr>
        <w:t>32.</w:t>
      </w:r>
      <w:r w:rsidRPr="00945CF1">
        <w:tab/>
        <w:t xml:space="preserve">Urena M, Del Trigo M, Altisent OA, et al. Combined erythropoietin and iron therapy for anaemic patients undergoing transcatheter aortic valve implantation: the EPICURE randomised clinical trial. </w:t>
      </w:r>
      <w:r w:rsidRPr="00945CF1">
        <w:rPr>
          <w:i/>
        </w:rPr>
        <w:t>EuroIntervention.</w:t>
      </w:r>
      <w:r w:rsidRPr="00945CF1">
        <w:t xml:space="preserve"> 2017;13:44-52.</w:t>
      </w:r>
    </w:p>
    <w:p w14:paraId="5F90E5A2" w14:textId="77777777" w:rsidR="00945CF1" w:rsidRPr="00945CF1" w:rsidRDefault="00945CF1" w:rsidP="00945CF1">
      <w:pPr>
        <w:pStyle w:val="EndNoteBibliography"/>
        <w:spacing w:after="0"/>
        <w:ind w:left="720" w:hanging="720"/>
      </w:pPr>
      <w:r w:rsidRPr="00945CF1">
        <w:rPr>
          <w:b/>
        </w:rPr>
        <w:t>33.</w:t>
      </w:r>
      <w:r w:rsidRPr="00945CF1">
        <w:tab/>
        <w:t xml:space="preserve">Weltert L, Rondinelli B, Bello R, et al. A single dose of erythropoietin reduces perioperative transfusions in cardiac surgery: results of a prospective single-blind randomized controlled trial. </w:t>
      </w:r>
      <w:r w:rsidRPr="00945CF1">
        <w:rPr>
          <w:i/>
        </w:rPr>
        <w:t>Transfusion.</w:t>
      </w:r>
      <w:r w:rsidRPr="00945CF1">
        <w:t xml:space="preserve"> 2015;55:1644-1654.</w:t>
      </w:r>
    </w:p>
    <w:p w14:paraId="37E95DD9" w14:textId="77777777" w:rsidR="00945CF1" w:rsidRPr="00945CF1" w:rsidRDefault="00945CF1" w:rsidP="00945CF1">
      <w:pPr>
        <w:pStyle w:val="EndNoteBibliography"/>
        <w:spacing w:after="0"/>
        <w:ind w:left="720" w:hanging="720"/>
      </w:pPr>
      <w:r w:rsidRPr="00945CF1">
        <w:rPr>
          <w:b/>
        </w:rPr>
        <w:lastRenderedPageBreak/>
        <w:t>34.</w:t>
      </w:r>
      <w:r w:rsidRPr="00945CF1">
        <w:tab/>
        <w:t xml:space="preserve">Yoo YC, Shim JK, Kim JC, et al. Effect of single recombinant human erythropoietin injection on transfusion requirements in preoperatively anemic patients undergoing valvular heart surgery. </w:t>
      </w:r>
      <w:r w:rsidRPr="00945CF1">
        <w:rPr>
          <w:i/>
        </w:rPr>
        <w:t>Anesthesiology.</w:t>
      </w:r>
      <w:r w:rsidRPr="00945CF1">
        <w:t xml:space="preserve"> 2011;115:929-937.</w:t>
      </w:r>
    </w:p>
    <w:p w14:paraId="744191DD" w14:textId="77777777" w:rsidR="00945CF1" w:rsidRPr="00945CF1" w:rsidRDefault="00945CF1" w:rsidP="00945CF1">
      <w:pPr>
        <w:pStyle w:val="EndNoteBibliography"/>
        <w:spacing w:after="0"/>
        <w:ind w:left="720" w:hanging="720"/>
      </w:pPr>
      <w:r w:rsidRPr="00945CF1">
        <w:rPr>
          <w:b/>
        </w:rPr>
        <w:t>35.</w:t>
      </w:r>
      <w:r w:rsidRPr="00945CF1">
        <w:tab/>
        <w:t xml:space="preserve">Podesta A, Carmagnini E, Parodi E, et al. Elective coronary and valve surgery without blood transfusion in patients treated with recombinant human erythropoietin (epoetin-alpha). </w:t>
      </w:r>
      <w:r w:rsidRPr="00945CF1">
        <w:rPr>
          <w:i/>
        </w:rPr>
        <w:t>Minerva Cardioangiol.</w:t>
      </w:r>
      <w:r w:rsidRPr="00945CF1">
        <w:t xml:space="preserve"> 2000;48:341-347.</w:t>
      </w:r>
    </w:p>
    <w:p w14:paraId="693D5C9C" w14:textId="77777777" w:rsidR="00945CF1" w:rsidRPr="00945CF1" w:rsidRDefault="00945CF1" w:rsidP="00945CF1">
      <w:pPr>
        <w:pStyle w:val="EndNoteBibliography"/>
        <w:spacing w:after="0"/>
        <w:ind w:left="720" w:hanging="720"/>
      </w:pPr>
      <w:r w:rsidRPr="00945CF1">
        <w:rPr>
          <w:b/>
        </w:rPr>
        <w:t>36.</w:t>
      </w:r>
      <w:r w:rsidRPr="00945CF1">
        <w:tab/>
        <w:t xml:space="preserve">Alsaleh K, Alotaibi GS, Almodaimegh HS, et al. The use of preoperative erythropoiesis-stimulating agents (ESAs) in patients who underwent knee or hip arthroplasty: a meta-analysis of randomized clinical trials. </w:t>
      </w:r>
      <w:r w:rsidRPr="00945CF1">
        <w:rPr>
          <w:i/>
        </w:rPr>
        <w:t>J Arthroplasty.</w:t>
      </w:r>
      <w:r w:rsidRPr="00945CF1">
        <w:t xml:space="preserve"> 2013;28:1463-1472.</w:t>
      </w:r>
    </w:p>
    <w:p w14:paraId="6CCC8C73" w14:textId="77777777" w:rsidR="00945CF1" w:rsidRPr="00945CF1" w:rsidRDefault="00945CF1" w:rsidP="00945CF1">
      <w:pPr>
        <w:pStyle w:val="EndNoteBibliography"/>
        <w:spacing w:after="0"/>
        <w:ind w:left="720" w:hanging="720"/>
      </w:pPr>
      <w:r w:rsidRPr="00945CF1">
        <w:rPr>
          <w:b/>
        </w:rPr>
        <w:t>37.</w:t>
      </w:r>
      <w:r w:rsidRPr="00945CF1">
        <w:tab/>
        <w:t xml:space="preserve">Bernabeu-Wittel M, Romero M, Ollero-Baturone M, et al. Ferric carboxymaltose with or without erythropoietin in anemic patients with hip fracture: a randomized clinical trial. </w:t>
      </w:r>
      <w:r w:rsidRPr="00945CF1">
        <w:rPr>
          <w:i/>
        </w:rPr>
        <w:t>Transfusion.</w:t>
      </w:r>
      <w:r w:rsidRPr="00945CF1">
        <w:t xml:space="preserve"> 2016;56:2199-2211.</w:t>
      </w:r>
    </w:p>
    <w:p w14:paraId="0B642E34" w14:textId="77777777" w:rsidR="00945CF1" w:rsidRPr="00945CF1" w:rsidRDefault="00945CF1" w:rsidP="00945CF1">
      <w:pPr>
        <w:pStyle w:val="EndNoteBibliography"/>
        <w:spacing w:after="0"/>
        <w:ind w:left="720" w:hanging="720"/>
      </w:pPr>
      <w:r w:rsidRPr="00945CF1">
        <w:rPr>
          <w:b/>
        </w:rPr>
        <w:t>38.</w:t>
      </w:r>
      <w:r w:rsidRPr="00945CF1">
        <w:tab/>
        <w:t xml:space="preserve">Biboulet P, Bringuier S, Smilevitch P, et al. Preoperative Epoetin-alpha with Intravenous or Oral Iron for Major Orthopedic Surgery: A Randomized Controlled Trial. </w:t>
      </w:r>
      <w:r w:rsidRPr="00945CF1">
        <w:rPr>
          <w:i/>
        </w:rPr>
        <w:t>Anesthesiology.</w:t>
      </w:r>
      <w:r w:rsidRPr="00945CF1">
        <w:t xml:space="preserve"> 2018;129:710-720.</w:t>
      </w:r>
    </w:p>
    <w:p w14:paraId="3499FA6F" w14:textId="77777777" w:rsidR="00945CF1" w:rsidRPr="00945CF1" w:rsidRDefault="00945CF1" w:rsidP="00945CF1">
      <w:pPr>
        <w:pStyle w:val="EndNoteBibliography"/>
        <w:spacing w:after="0"/>
        <w:ind w:left="720" w:hanging="720"/>
      </w:pPr>
      <w:r w:rsidRPr="00945CF1">
        <w:rPr>
          <w:b/>
        </w:rPr>
        <w:t>39.</w:t>
      </w:r>
      <w:r w:rsidRPr="00945CF1">
        <w:tab/>
        <w:t xml:space="preserve">Rygård SL, Holst LB, Wetterslev J, et al. Higher vs. lower haemoglobin threshold for transfusion in septic shock: subgroup analyses of the TRISS trial. </w:t>
      </w:r>
      <w:r w:rsidRPr="00945CF1">
        <w:rPr>
          <w:i/>
        </w:rPr>
        <w:t>Acta Anaesthesiol Scand.</w:t>
      </w:r>
      <w:r w:rsidRPr="00945CF1">
        <w:t xml:space="preserve"> 2017;61:166-175.</w:t>
      </w:r>
    </w:p>
    <w:p w14:paraId="3A2ED0BF" w14:textId="77777777" w:rsidR="00945CF1" w:rsidRPr="00945CF1" w:rsidRDefault="00945CF1" w:rsidP="00945CF1">
      <w:pPr>
        <w:pStyle w:val="EndNoteBibliography"/>
        <w:spacing w:after="0"/>
        <w:ind w:left="720" w:hanging="720"/>
      </w:pPr>
      <w:r w:rsidRPr="00945CF1">
        <w:rPr>
          <w:b/>
        </w:rPr>
        <w:t>40.</w:t>
      </w:r>
      <w:r w:rsidRPr="00945CF1">
        <w:tab/>
        <w:t xml:space="preserve">Trentino KM, Leahy MF, Sanfilippo FM, et al. Associations of nadir haemoglobin level and red blood cell transfusion with mortality and length of stay in surgical specialties: a retrospective cohort study. </w:t>
      </w:r>
      <w:r w:rsidRPr="00945CF1">
        <w:rPr>
          <w:i/>
        </w:rPr>
        <w:t>Anaesthesia.</w:t>
      </w:r>
      <w:r w:rsidRPr="00945CF1">
        <w:t xml:space="preserve"> 2019;74:726-734.</w:t>
      </w:r>
    </w:p>
    <w:p w14:paraId="2F8326CF" w14:textId="77777777" w:rsidR="00945CF1" w:rsidRPr="00945CF1" w:rsidRDefault="00945CF1" w:rsidP="00945CF1">
      <w:pPr>
        <w:pStyle w:val="EndNoteBibliography"/>
        <w:spacing w:after="0"/>
        <w:ind w:left="720" w:hanging="720"/>
      </w:pPr>
      <w:r w:rsidRPr="00945CF1">
        <w:rPr>
          <w:b/>
        </w:rPr>
        <w:t>41.</w:t>
      </w:r>
      <w:r w:rsidRPr="00945CF1">
        <w:tab/>
        <w:t xml:space="preserve">Pelavski AD, de Miguel M, Lacasta A, et al. Anaemia and transfusion in nonagenarians undergoing emergency, non-traumatic surgery: a prospective observational study. </w:t>
      </w:r>
      <w:r w:rsidRPr="00945CF1">
        <w:rPr>
          <w:i/>
        </w:rPr>
        <w:t>Transfus Med.</w:t>
      </w:r>
      <w:r w:rsidRPr="00945CF1">
        <w:t xml:space="preserve"> 2013;23:238-244.</w:t>
      </w:r>
    </w:p>
    <w:p w14:paraId="2628B5B3" w14:textId="77777777" w:rsidR="00945CF1" w:rsidRPr="00945CF1" w:rsidRDefault="00945CF1" w:rsidP="00945CF1">
      <w:pPr>
        <w:pStyle w:val="EndNoteBibliography"/>
        <w:spacing w:after="0"/>
        <w:ind w:left="720" w:hanging="720"/>
      </w:pPr>
      <w:r w:rsidRPr="00945CF1">
        <w:rPr>
          <w:b/>
        </w:rPr>
        <w:t>42.</w:t>
      </w:r>
      <w:r w:rsidRPr="00945CF1">
        <w:tab/>
        <w:t xml:space="preserve">Gu WJ, Gu XP, Wu XD, et al. Restrictive Versus Liberal Strategy for Red Blood-Cell Transfusion: A Systematic Review and Meta-Analysis in Orthopaedic Patients. </w:t>
      </w:r>
      <w:r w:rsidRPr="00945CF1">
        <w:rPr>
          <w:i/>
        </w:rPr>
        <w:t>J Bone Joint Surg Am.</w:t>
      </w:r>
      <w:r w:rsidRPr="00945CF1">
        <w:t xml:space="preserve"> 2018;100:686-695.</w:t>
      </w:r>
    </w:p>
    <w:p w14:paraId="67BFD176" w14:textId="77777777" w:rsidR="00945CF1" w:rsidRPr="00945CF1" w:rsidRDefault="00945CF1" w:rsidP="00945CF1">
      <w:pPr>
        <w:pStyle w:val="EndNoteBibliography"/>
        <w:spacing w:after="0"/>
        <w:ind w:left="720" w:hanging="720"/>
      </w:pPr>
      <w:r w:rsidRPr="00945CF1">
        <w:rPr>
          <w:b/>
        </w:rPr>
        <w:t>43.</w:t>
      </w:r>
      <w:r w:rsidRPr="00945CF1">
        <w:tab/>
        <w:t xml:space="preserve">Brunskill SJ, Millette SL, Shokoohi A, et al. Red blood cell transfusion for people undergoing hip fracture surgery. </w:t>
      </w:r>
      <w:r w:rsidRPr="00945CF1">
        <w:rPr>
          <w:i/>
        </w:rPr>
        <w:t>Cochrane Database Syst Rev.</w:t>
      </w:r>
      <w:r w:rsidRPr="00945CF1">
        <w:t xml:space="preserve"> 2015:Cd009699.</w:t>
      </w:r>
    </w:p>
    <w:p w14:paraId="0935B1D3" w14:textId="77777777" w:rsidR="00945CF1" w:rsidRPr="00945CF1" w:rsidRDefault="00945CF1" w:rsidP="00945CF1">
      <w:pPr>
        <w:pStyle w:val="EndNoteBibliography"/>
        <w:spacing w:after="0"/>
        <w:ind w:left="720" w:hanging="720"/>
      </w:pPr>
      <w:r w:rsidRPr="00945CF1">
        <w:rPr>
          <w:b/>
        </w:rPr>
        <w:t>44.</w:t>
      </w:r>
      <w:r w:rsidRPr="00945CF1">
        <w:tab/>
        <w:t xml:space="preserve">Carson JL, Sieber F, Cook DR, et al. Liberal versus restrictive blood transfusion strategy: 3-year survival and cause of death results from the FOCUS randomised controlled trial. </w:t>
      </w:r>
      <w:r w:rsidRPr="00945CF1">
        <w:rPr>
          <w:i/>
        </w:rPr>
        <w:t>Lancet.</w:t>
      </w:r>
      <w:r w:rsidRPr="00945CF1">
        <w:t xml:space="preserve"> 2015;385:1183-1189.</w:t>
      </w:r>
    </w:p>
    <w:p w14:paraId="214CE163" w14:textId="77777777" w:rsidR="00945CF1" w:rsidRPr="00945CF1" w:rsidRDefault="00945CF1" w:rsidP="00945CF1">
      <w:pPr>
        <w:pStyle w:val="EndNoteBibliography"/>
        <w:spacing w:after="0"/>
        <w:ind w:left="720" w:hanging="720"/>
      </w:pPr>
      <w:r w:rsidRPr="00945CF1">
        <w:rPr>
          <w:b/>
        </w:rPr>
        <w:t>45.</w:t>
      </w:r>
      <w:r w:rsidRPr="00945CF1">
        <w:tab/>
        <w:t xml:space="preserve">Carson JL, Terrin ML, Noveck H, et al. Liberal or restrictive transfusion in high-risk patients after hip surgery. </w:t>
      </w:r>
      <w:r w:rsidRPr="00945CF1">
        <w:rPr>
          <w:i/>
        </w:rPr>
        <w:t>N Engl J Med.</w:t>
      </w:r>
      <w:r w:rsidRPr="00945CF1">
        <w:t xml:space="preserve"> 2011;365:2453-2462.</w:t>
      </w:r>
    </w:p>
    <w:p w14:paraId="544C87ED" w14:textId="77777777" w:rsidR="00945CF1" w:rsidRPr="00945CF1" w:rsidRDefault="00945CF1" w:rsidP="00945CF1">
      <w:pPr>
        <w:pStyle w:val="EndNoteBibliography"/>
        <w:spacing w:after="0"/>
        <w:ind w:left="720" w:hanging="720"/>
      </w:pPr>
      <w:r w:rsidRPr="00945CF1">
        <w:rPr>
          <w:b/>
        </w:rPr>
        <w:t>46.</w:t>
      </w:r>
      <w:r w:rsidRPr="00945CF1">
        <w:tab/>
        <w:t xml:space="preserve">Parker MJ. Randomised trial of blood transfusion versus a restrictive transfusion policy after hip fracture surgery. </w:t>
      </w:r>
      <w:r w:rsidRPr="00945CF1">
        <w:rPr>
          <w:i/>
        </w:rPr>
        <w:t>Injury.</w:t>
      </w:r>
      <w:r w:rsidRPr="00945CF1">
        <w:t xml:space="preserve"> 2013;44:1916-1918.</w:t>
      </w:r>
    </w:p>
    <w:p w14:paraId="50A0AAA6" w14:textId="77777777" w:rsidR="00945CF1" w:rsidRPr="00945CF1" w:rsidRDefault="00945CF1" w:rsidP="00945CF1">
      <w:pPr>
        <w:pStyle w:val="EndNoteBibliography"/>
        <w:spacing w:after="0"/>
        <w:ind w:left="720" w:hanging="720"/>
      </w:pPr>
      <w:r w:rsidRPr="00945CF1">
        <w:rPr>
          <w:b/>
        </w:rPr>
        <w:t>47.</w:t>
      </w:r>
      <w:r w:rsidRPr="00945CF1">
        <w:tab/>
        <w:t xml:space="preserve">van der Zanden V, Beishuizen SJ, Scholtens RM, et al. The Effects of Blood Transfusion on Delirium Incidence. </w:t>
      </w:r>
      <w:r w:rsidRPr="00945CF1">
        <w:rPr>
          <w:i/>
        </w:rPr>
        <w:t>J Am Med Dir Assoc.</w:t>
      </w:r>
      <w:r w:rsidRPr="00945CF1">
        <w:t xml:space="preserve"> 2016;17:748-753.</w:t>
      </w:r>
    </w:p>
    <w:p w14:paraId="62AC789B" w14:textId="77777777" w:rsidR="00945CF1" w:rsidRPr="00945CF1" w:rsidRDefault="00945CF1" w:rsidP="00945CF1">
      <w:pPr>
        <w:pStyle w:val="EndNoteBibliography"/>
        <w:spacing w:after="0"/>
        <w:ind w:left="720" w:hanging="720"/>
      </w:pPr>
      <w:r w:rsidRPr="00945CF1">
        <w:rPr>
          <w:b/>
        </w:rPr>
        <w:t>48.</w:t>
      </w:r>
      <w:r w:rsidRPr="00945CF1">
        <w:tab/>
        <w:t xml:space="preserve">Gruber-Baldini AL, Marcantonio E, Orwig D, et al. Delirium outcomes in a randomized trial of blood transfusion thresholds in hospitalized older adults with hip fracture. </w:t>
      </w:r>
      <w:r w:rsidRPr="00945CF1">
        <w:rPr>
          <w:i/>
        </w:rPr>
        <w:t>J Am Geriatr Soc.</w:t>
      </w:r>
      <w:r w:rsidRPr="00945CF1">
        <w:t xml:space="preserve"> 2013;61:1286-1295.</w:t>
      </w:r>
    </w:p>
    <w:p w14:paraId="1968C008" w14:textId="77777777" w:rsidR="00945CF1" w:rsidRPr="00945CF1" w:rsidRDefault="00945CF1" w:rsidP="00945CF1">
      <w:pPr>
        <w:pStyle w:val="EndNoteBibliography"/>
        <w:spacing w:after="0"/>
        <w:ind w:left="720" w:hanging="720"/>
      </w:pPr>
      <w:r w:rsidRPr="00945CF1">
        <w:rPr>
          <w:b/>
        </w:rPr>
        <w:t>49.</w:t>
      </w:r>
      <w:r w:rsidRPr="00945CF1">
        <w:tab/>
        <w:t xml:space="preserve">Shehata N, Mistry N, da Costa BR, et al. Restrictive compared with liberal red cell transfusion strategies in cardiac surgery: a meta-analysis. </w:t>
      </w:r>
      <w:r w:rsidRPr="00945CF1">
        <w:rPr>
          <w:i/>
        </w:rPr>
        <w:t>Eur Heart J.</w:t>
      </w:r>
      <w:r w:rsidRPr="00945CF1">
        <w:t xml:space="preserve"> 2019;40:1081-1088.</w:t>
      </w:r>
    </w:p>
    <w:p w14:paraId="0750BA87" w14:textId="77777777" w:rsidR="00945CF1" w:rsidRPr="00945CF1" w:rsidRDefault="00945CF1" w:rsidP="00945CF1">
      <w:pPr>
        <w:pStyle w:val="EndNoteBibliography"/>
        <w:spacing w:after="0"/>
        <w:ind w:left="720" w:hanging="720"/>
      </w:pPr>
      <w:r w:rsidRPr="00945CF1">
        <w:rPr>
          <w:b/>
        </w:rPr>
        <w:t>50.</w:t>
      </w:r>
      <w:r w:rsidRPr="00945CF1">
        <w:tab/>
        <w:t xml:space="preserve">Curley GF, Shehata N, Mazer CD, et al. Transfusion triggers for guiding RBC transfusion for cardiovascular surgery: a systematic review and meta-analysis*. </w:t>
      </w:r>
      <w:r w:rsidRPr="00945CF1">
        <w:rPr>
          <w:i/>
        </w:rPr>
        <w:t>Crit Care Med.</w:t>
      </w:r>
      <w:r w:rsidRPr="00945CF1">
        <w:t xml:space="preserve"> 2014;42:2611-2624.</w:t>
      </w:r>
    </w:p>
    <w:p w14:paraId="2DEF619B" w14:textId="77777777" w:rsidR="00945CF1" w:rsidRPr="00945CF1" w:rsidRDefault="00945CF1" w:rsidP="00945CF1">
      <w:pPr>
        <w:pStyle w:val="EndNoteBibliography"/>
        <w:spacing w:after="0"/>
        <w:ind w:left="720" w:hanging="720"/>
      </w:pPr>
      <w:r w:rsidRPr="00945CF1">
        <w:rPr>
          <w:b/>
        </w:rPr>
        <w:t>51.</w:t>
      </w:r>
      <w:r w:rsidRPr="00945CF1">
        <w:tab/>
        <w:t xml:space="preserve">Garg AX, Badner N, Bagshaw SM, et al. Safety of a Restrictive versus Liberal Approach to Red Blood Cell Transfusion on the Outcome of AKI in Patients Undergoing Cardiac Surgery: A Randomized Clinical Trial. </w:t>
      </w:r>
      <w:r w:rsidRPr="00945CF1">
        <w:rPr>
          <w:i/>
        </w:rPr>
        <w:t>J Am Soc Nephrol.</w:t>
      </w:r>
      <w:r w:rsidRPr="00945CF1">
        <w:t xml:space="preserve"> 2019;30:1294-1304.</w:t>
      </w:r>
    </w:p>
    <w:p w14:paraId="59B94D22" w14:textId="77777777" w:rsidR="00945CF1" w:rsidRPr="00945CF1" w:rsidRDefault="00945CF1" w:rsidP="00945CF1">
      <w:pPr>
        <w:pStyle w:val="EndNoteBibliography"/>
        <w:spacing w:after="0"/>
        <w:ind w:left="720" w:hanging="720"/>
      </w:pPr>
      <w:r w:rsidRPr="00945CF1">
        <w:rPr>
          <w:b/>
        </w:rPr>
        <w:lastRenderedPageBreak/>
        <w:t>52.</w:t>
      </w:r>
      <w:r w:rsidRPr="00945CF1">
        <w:tab/>
        <w:t xml:space="preserve">Laine A, Niemi T, Schramko A. Transfusion Threshold of Hemoglobin 80 g/L Is Comparable to 100 g/L in Terms of Bleeding in Cardiac Surgery: A Prospective Randomized Study. </w:t>
      </w:r>
      <w:r w:rsidRPr="00945CF1">
        <w:rPr>
          <w:i/>
        </w:rPr>
        <w:t>J Cardiothorac Vasc Anesth.</w:t>
      </w:r>
      <w:r w:rsidRPr="00945CF1">
        <w:t xml:space="preserve"> 2018;32:131-139.</w:t>
      </w:r>
    </w:p>
    <w:p w14:paraId="016CB964" w14:textId="77777777" w:rsidR="00945CF1" w:rsidRPr="00945CF1" w:rsidRDefault="00945CF1" w:rsidP="00945CF1">
      <w:pPr>
        <w:pStyle w:val="EndNoteBibliography"/>
        <w:spacing w:after="0"/>
        <w:ind w:left="720" w:hanging="720"/>
      </w:pPr>
      <w:r w:rsidRPr="00945CF1">
        <w:rPr>
          <w:b/>
        </w:rPr>
        <w:t>53.</w:t>
      </w:r>
      <w:r w:rsidRPr="00945CF1">
        <w:tab/>
        <w:t xml:space="preserve">Nakamura RE, Vincent JL, Fukushima JT, et al. A liberal strategy of red blood cell transfusion reduces cardiogenic shock in elderly patients undergoing cardiac surgery. </w:t>
      </w:r>
      <w:r w:rsidRPr="00945CF1">
        <w:rPr>
          <w:i/>
        </w:rPr>
        <w:t>J Thorac Cardiovasc Surg.</w:t>
      </w:r>
      <w:r w:rsidRPr="00945CF1">
        <w:t xml:space="preserve"> 2015;150:1314-1320.</w:t>
      </w:r>
    </w:p>
    <w:p w14:paraId="793F5532" w14:textId="77777777" w:rsidR="00945CF1" w:rsidRPr="00945CF1" w:rsidRDefault="00945CF1" w:rsidP="00945CF1">
      <w:pPr>
        <w:pStyle w:val="EndNoteBibliography"/>
        <w:spacing w:after="0"/>
        <w:ind w:left="720" w:hanging="720"/>
      </w:pPr>
      <w:r w:rsidRPr="00945CF1">
        <w:rPr>
          <w:b/>
        </w:rPr>
        <w:t>54.</w:t>
      </w:r>
      <w:r w:rsidRPr="00945CF1">
        <w:tab/>
        <w:t xml:space="preserve">Paone G, Brewer R, Theurer PF, et al. Preoperative predicted risk does not fully explain the association between red blood cell transfusion and mortality in coronary artery bypass grafting. </w:t>
      </w:r>
      <w:r w:rsidRPr="00945CF1">
        <w:rPr>
          <w:i/>
        </w:rPr>
        <w:t>J Thorac Cardiovasc Surg.</w:t>
      </w:r>
      <w:r w:rsidRPr="00945CF1">
        <w:t xml:space="preserve"> 2012;143:178-185.</w:t>
      </w:r>
    </w:p>
    <w:p w14:paraId="193C33A2" w14:textId="77777777" w:rsidR="00945CF1" w:rsidRPr="00945CF1" w:rsidRDefault="00945CF1" w:rsidP="00945CF1">
      <w:pPr>
        <w:pStyle w:val="EndNoteBibliography"/>
        <w:spacing w:after="0"/>
        <w:ind w:left="720" w:hanging="720"/>
      </w:pPr>
      <w:r w:rsidRPr="00945CF1">
        <w:rPr>
          <w:b/>
        </w:rPr>
        <w:t>55.</w:t>
      </w:r>
      <w:r w:rsidRPr="00945CF1">
        <w:tab/>
        <w:t xml:space="preserve">Aykut G, Kilercik M, Arıtürk C, et al. Correction of dilutional anemia induces renal dysfunction in diabetic patients undergoing coronary artery bypass grafting: a consequence of microcirculatory alterations? </w:t>
      </w:r>
      <w:r w:rsidRPr="00945CF1">
        <w:rPr>
          <w:i/>
        </w:rPr>
        <w:t>J Nephrol.</w:t>
      </w:r>
      <w:r w:rsidRPr="00945CF1">
        <w:t xml:space="preserve"> 2018;31:417-422.</w:t>
      </w:r>
    </w:p>
    <w:p w14:paraId="6613DF45" w14:textId="77777777" w:rsidR="00945CF1" w:rsidRPr="00945CF1" w:rsidRDefault="00945CF1" w:rsidP="00945CF1">
      <w:pPr>
        <w:pStyle w:val="EndNoteBibliography"/>
        <w:spacing w:after="0"/>
        <w:ind w:left="720" w:hanging="720"/>
      </w:pPr>
      <w:r w:rsidRPr="00945CF1">
        <w:rPr>
          <w:b/>
        </w:rPr>
        <w:t>56.</w:t>
      </w:r>
      <w:r w:rsidRPr="00945CF1">
        <w:tab/>
        <w:t xml:space="preserve">Xu H, Duan Y, Yuan X, et al. Intravenous Iron Versus Placebo in the Management of Postoperative Functional Iron Deficiency Anemia in Patients Undergoing Cardiac Valvular Surgery: A Prospective, Single-Blinded, Randomized Controlled Trial. </w:t>
      </w:r>
      <w:r w:rsidRPr="00945CF1">
        <w:rPr>
          <w:i/>
        </w:rPr>
        <w:t>J Cardiothorac Vasc Anesth.</w:t>
      </w:r>
      <w:r w:rsidRPr="00945CF1">
        <w:t xml:space="preserve"> 2019;33:2941-2948.</w:t>
      </w:r>
    </w:p>
    <w:p w14:paraId="29EF822F" w14:textId="77777777" w:rsidR="00945CF1" w:rsidRPr="00945CF1" w:rsidRDefault="00945CF1" w:rsidP="00945CF1">
      <w:pPr>
        <w:pStyle w:val="EndNoteBibliography"/>
        <w:spacing w:after="0"/>
        <w:ind w:left="720" w:hanging="720"/>
      </w:pPr>
      <w:r w:rsidRPr="00945CF1">
        <w:rPr>
          <w:b/>
        </w:rPr>
        <w:t>57.</w:t>
      </w:r>
      <w:r w:rsidRPr="00945CF1">
        <w:tab/>
        <w:t xml:space="preserve">Madi-Jebara SN, Sleilaty GS, Achouh PE, et al. Postoperative intravenous iron used alone or in combination with low-dose erythropoietin is not effective for correction of anemia after cardiac surgery. </w:t>
      </w:r>
      <w:r w:rsidRPr="00945CF1">
        <w:rPr>
          <w:i/>
        </w:rPr>
        <w:t>J Cardiothorac Vasc Anesth.</w:t>
      </w:r>
      <w:r w:rsidRPr="00945CF1">
        <w:t xml:space="preserve"> 2004;18:59-63.</w:t>
      </w:r>
    </w:p>
    <w:p w14:paraId="4C9CBC3E" w14:textId="77777777" w:rsidR="00945CF1" w:rsidRPr="00945CF1" w:rsidRDefault="00945CF1" w:rsidP="00945CF1">
      <w:pPr>
        <w:pStyle w:val="EndNoteBibliography"/>
        <w:spacing w:after="0"/>
        <w:ind w:left="720" w:hanging="720"/>
      </w:pPr>
      <w:r w:rsidRPr="00945CF1">
        <w:rPr>
          <w:b/>
        </w:rPr>
        <w:t>58.</w:t>
      </w:r>
      <w:r w:rsidRPr="00945CF1">
        <w:tab/>
        <w:t xml:space="preserve">Bisbe E, Moltó L, Arroyo R, et al. Randomized trial comparing ferric carboxymaltose vs oral ferrous glycine sulphate for postoperative anaemia after total knee arthroplasty. </w:t>
      </w:r>
      <w:r w:rsidRPr="00945CF1">
        <w:rPr>
          <w:i/>
        </w:rPr>
        <w:t>British journal of anaesthesia.</w:t>
      </w:r>
      <w:r w:rsidRPr="00945CF1">
        <w:t xml:space="preserve"> 2014;113:402-409.</w:t>
      </w:r>
    </w:p>
    <w:p w14:paraId="15B93824" w14:textId="77777777" w:rsidR="00945CF1" w:rsidRPr="00945CF1" w:rsidRDefault="00945CF1" w:rsidP="00945CF1">
      <w:pPr>
        <w:pStyle w:val="EndNoteBibliography"/>
        <w:spacing w:after="0"/>
        <w:ind w:left="720" w:hanging="720"/>
      </w:pPr>
      <w:r w:rsidRPr="00945CF1">
        <w:rPr>
          <w:b/>
        </w:rPr>
        <w:t>59.</w:t>
      </w:r>
      <w:r w:rsidRPr="00945CF1">
        <w:tab/>
        <w:t xml:space="preserve">Yoo S, Bae J, Ro DH, et al. Efficacy of intra-operative administration of iron isomaltoside for preventing postoperative anaemia after total knee arthroplasty: A randomised controlled trial. </w:t>
      </w:r>
      <w:r w:rsidRPr="00945CF1">
        <w:rPr>
          <w:i/>
        </w:rPr>
        <w:t>Eur J Anaesthesiol.</w:t>
      </w:r>
      <w:r w:rsidRPr="00945CF1">
        <w:t xml:space="preserve"> 2021;38:358-365.</w:t>
      </w:r>
    </w:p>
    <w:p w14:paraId="68E303A5" w14:textId="77777777" w:rsidR="00945CF1" w:rsidRPr="00945CF1" w:rsidRDefault="00945CF1" w:rsidP="00945CF1">
      <w:pPr>
        <w:pStyle w:val="EndNoteBibliography"/>
        <w:spacing w:after="0"/>
        <w:ind w:left="720" w:hanging="720"/>
      </w:pPr>
      <w:r w:rsidRPr="00945CF1">
        <w:rPr>
          <w:b/>
        </w:rPr>
        <w:t>60.</w:t>
      </w:r>
      <w:r w:rsidRPr="00945CF1">
        <w:tab/>
        <w:t xml:space="preserve">Muñoz M, Gómez-Ramírez S, Martín-Montañez E, et al. Cost of post-operative intravenous iron therapy in total lower limb arthroplasty: a retrospective, matched cohort study. </w:t>
      </w:r>
      <w:r w:rsidRPr="00945CF1">
        <w:rPr>
          <w:i/>
        </w:rPr>
        <w:t>Blood Transfus.</w:t>
      </w:r>
      <w:r w:rsidRPr="00945CF1">
        <w:t xml:space="preserve"> 2014;12:40-49.</w:t>
      </w:r>
    </w:p>
    <w:p w14:paraId="3E539298" w14:textId="77777777" w:rsidR="00945CF1" w:rsidRPr="00945CF1" w:rsidRDefault="00945CF1" w:rsidP="00945CF1">
      <w:pPr>
        <w:pStyle w:val="EndNoteBibliography"/>
        <w:spacing w:after="0"/>
        <w:ind w:left="720" w:hanging="720"/>
      </w:pPr>
      <w:r w:rsidRPr="00945CF1">
        <w:rPr>
          <w:b/>
        </w:rPr>
        <w:t>61.</w:t>
      </w:r>
      <w:r w:rsidRPr="00945CF1">
        <w:tab/>
        <w:t xml:space="preserve">Mundy GM, Birtwistle SJ, Power RA. The effect of iron supplementation on the level of haemoglobin after lower limb arthroplasty. </w:t>
      </w:r>
      <w:r w:rsidRPr="00945CF1">
        <w:rPr>
          <w:i/>
        </w:rPr>
        <w:t>J Bone Joint Surg Br.</w:t>
      </w:r>
      <w:r w:rsidRPr="00945CF1">
        <w:t xml:space="preserve"> 2005;87:213-217.</w:t>
      </w:r>
    </w:p>
    <w:p w14:paraId="06DC9E6A" w14:textId="77777777" w:rsidR="00945CF1" w:rsidRPr="00945CF1" w:rsidRDefault="00945CF1" w:rsidP="00945CF1">
      <w:pPr>
        <w:pStyle w:val="EndNoteBibliography"/>
        <w:spacing w:after="0"/>
        <w:ind w:left="720" w:hanging="720"/>
      </w:pPr>
      <w:r w:rsidRPr="00945CF1">
        <w:rPr>
          <w:b/>
        </w:rPr>
        <w:t>62.</w:t>
      </w:r>
      <w:r w:rsidRPr="00945CF1">
        <w:tab/>
        <w:t xml:space="preserve">Sutton PM, Cresswell T, Livesey JP, et al. Treatment of anaemia after joint replacement. A double-blind, randomised, controlled trial of ferrous sulphate versus placebo. </w:t>
      </w:r>
      <w:r w:rsidRPr="00945CF1">
        <w:rPr>
          <w:i/>
        </w:rPr>
        <w:t>J Bone Joint Surg Br.</w:t>
      </w:r>
      <w:r w:rsidRPr="00945CF1">
        <w:t xml:space="preserve"> 2004;86:31-33.</w:t>
      </w:r>
    </w:p>
    <w:p w14:paraId="7E1C5382" w14:textId="77777777" w:rsidR="00945CF1" w:rsidRPr="00945CF1" w:rsidRDefault="00945CF1" w:rsidP="00945CF1">
      <w:pPr>
        <w:pStyle w:val="EndNoteBibliography"/>
        <w:spacing w:after="0"/>
        <w:ind w:left="720" w:hanging="720"/>
      </w:pPr>
      <w:r w:rsidRPr="00945CF1">
        <w:rPr>
          <w:b/>
        </w:rPr>
        <w:t>63.</w:t>
      </w:r>
      <w:r w:rsidRPr="00945CF1">
        <w:tab/>
        <w:t xml:space="preserve">Weatherall M, Maling TJ. Oral iron therapy for anaemia after orthopaedic surgery: randomized clinical trial. </w:t>
      </w:r>
      <w:r w:rsidRPr="00945CF1">
        <w:rPr>
          <w:i/>
        </w:rPr>
        <w:t>ANZ J Surg.</w:t>
      </w:r>
      <w:r w:rsidRPr="00945CF1">
        <w:t xml:space="preserve"> 2004;74:1049-1051.</w:t>
      </w:r>
    </w:p>
    <w:p w14:paraId="1F9F6B17" w14:textId="77777777" w:rsidR="00945CF1" w:rsidRPr="00945CF1" w:rsidRDefault="00945CF1" w:rsidP="00945CF1">
      <w:pPr>
        <w:pStyle w:val="EndNoteBibliography"/>
        <w:spacing w:after="0"/>
        <w:ind w:left="720" w:hanging="720"/>
      </w:pPr>
      <w:r w:rsidRPr="00945CF1">
        <w:rPr>
          <w:b/>
        </w:rPr>
        <w:t>64.</w:t>
      </w:r>
      <w:r w:rsidRPr="00945CF1">
        <w:tab/>
        <w:t xml:space="preserve">Zauber NP, Zauber AG, Gordon FJ, et al. Iron supplementation after femoral head replacement for patients with normal iron stores. </w:t>
      </w:r>
      <w:r w:rsidRPr="00945CF1">
        <w:rPr>
          <w:i/>
        </w:rPr>
        <w:t>JAMA.</w:t>
      </w:r>
      <w:r w:rsidRPr="00945CF1">
        <w:t xml:space="preserve"> 1992;267:525-527.</w:t>
      </w:r>
    </w:p>
    <w:p w14:paraId="3882212C" w14:textId="77777777" w:rsidR="00945CF1" w:rsidRPr="00945CF1" w:rsidRDefault="00945CF1" w:rsidP="00945CF1">
      <w:pPr>
        <w:pStyle w:val="EndNoteBibliography"/>
        <w:spacing w:after="0"/>
        <w:ind w:left="720" w:hanging="720"/>
      </w:pPr>
      <w:r w:rsidRPr="00945CF1">
        <w:rPr>
          <w:b/>
        </w:rPr>
        <w:t>65.</w:t>
      </w:r>
      <w:r w:rsidRPr="00945CF1">
        <w:tab/>
        <w:t xml:space="preserve">Parker MJ. Iron supplementation for anemia after hip fracture surgery: a randomized trial of 300 patients. </w:t>
      </w:r>
      <w:r w:rsidRPr="00945CF1">
        <w:rPr>
          <w:i/>
        </w:rPr>
        <w:t>J Bone Joint Surg Am.</w:t>
      </w:r>
      <w:r w:rsidRPr="00945CF1">
        <w:t xml:space="preserve"> 2010;92:265-269.</w:t>
      </w:r>
    </w:p>
    <w:p w14:paraId="69FB8AE1" w14:textId="77777777" w:rsidR="00945CF1" w:rsidRPr="00945CF1" w:rsidRDefault="00945CF1" w:rsidP="00945CF1">
      <w:pPr>
        <w:pStyle w:val="EndNoteBibliography"/>
        <w:spacing w:after="0"/>
        <w:ind w:left="720" w:hanging="720"/>
      </w:pPr>
      <w:r w:rsidRPr="00945CF1">
        <w:rPr>
          <w:b/>
        </w:rPr>
        <w:t>66.</w:t>
      </w:r>
      <w:r w:rsidRPr="00945CF1">
        <w:tab/>
        <w:t xml:space="preserve">Karkouti K, McCluskey SA, Ghannam M, et al. Intravenous iron and recombinant erythropoietin for the treatment of postoperative anemia. </w:t>
      </w:r>
      <w:r w:rsidRPr="00945CF1">
        <w:rPr>
          <w:i/>
        </w:rPr>
        <w:t>Can J Anaesth.</w:t>
      </w:r>
      <w:r w:rsidRPr="00945CF1">
        <w:t xml:space="preserve"> 2006;53:11-19.</w:t>
      </w:r>
    </w:p>
    <w:p w14:paraId="030EA2B6" w14:textId="77777777" w:rsidR="00945CF1" w:rsidRPr="00945CF1" w:rsidRDefault="00945CF1" w:rsidP="00945CF1">
      <w:pPr>
        <w:pStyle w:val="EndNoteBibliography"/>
        <w:spacing w:after="0"/>
        <w:ind w:left="720" w:hanging="720"/>
      </w:pPr>
      <w:r w:rsidRPr="00945CF1">
        <w:rPr>
          <w:b/>
        </w:rPr>
        <w:t>67.</w:t>
      </w:r>
      <w:r w:rsidRPr="00945CF1">
        <w:tab/>
        <w:t xml:space="preserve">Laso-Morales MJ, Vives R, Gómez-Ramírez S, et al. Intravenous iron administration for post-operative anaemia management after colorectal cancer surgery in clinical practice: a single-centre, retrospective study. </w:t>
      </w:r>
      <w:r w:rsidRPr="00945CF1">
        <w:rPr>
          <w:i/>
        </w:rPr>
        <w:t>Blood Transfus.</w:t>
      </w:r>
      <w:r w:rsidRPr="00945CF1">
        <w:t xml:space="preserve"> 2018;16:338-342.</w:t>
      </w:r>
    </w:p>
    <w:p w14:paraId="7B9C0A09" w14:textId="77777777" w:rsidR="00945CF1" w:rsidRPr="00945CF1" w:rsidRDefault="00945CF1" w:rsidP="00945CF1">
      <w:pPr>
        <w:pStyle w:val="EndNoteBibliography"/>
        <w:spacing w:after="0"/>
        <w:ind w:left="720" w:hanging="720"/>
      </w:pPr>
      <w:r w:rsidRPr="00945CF1">
        <w:rPr>
          <w:b/>
        </w:rPr>
        <w:t>68.</w:t>
      </w:r>
      <w:r w:rsidRPr="00945CF1">
        <w:tab/>
        <w:t xml:space="preserve">Corwin HL, Gettinger A, Pearl RG, et al. Efficacy of recombinant human erythropoietin in critically ill patients: a randomized controlled trial. </w:t>
      </w:r>
      <w:r w:rsidRPr="00945CF1">
        <w:rPr>
          <w:i/>
        </w:rPr>
        <w:t>JAMA.</w:t>
      </w:r>
      <w:r w:rsidRPr="00945CF1">
        <w:t xml:space="preserve"> 2002;288:2827-2835.</w:t>
      </w:r>
    </w:p>
    <w:p w14:paraId="6E893F74" w14:textId="77777777" w:rsidR="00945CF1" w:rsidRPr="00945CF1" w:rsidRDefault="00945CF1" w:rsidP="00945CF1">
      <w:pPr>
        <w:pStyle w:val="EndNoteBibliography"/>
        <w:spacing w:after="0"/>
        <w:ind w:left="720" w:hanging="720"/>
      </w:pPr>
      <w:r w:rsidRPr="00945CF1">
        <w:rPr>
          <w:b/>
        </w:rPr>
        <w:t>69.</w:t>
      </w:r>
      <w:r w:rsidRPr="00945CF1">
        <w:tab/>
        <w:t xml:space="preserve">Corwin HL, Gettinger A, Fabian TC, et al. Efficacy and safety of epoetin alfa in critically ill patients. </w:t>
      </w:r>
      <w:r w:rsidRPr="00945CF1">
        <w:rPr>
          <w:i/>
        </w:rPr>
        <w:t>N Engl J Med.</w:t>
      </w:r>
      <w:r w:rsidRPr="00945CF1">
        <w:t xml:space="preserve"> 2007;357:965-976.</w:t>
      </w:r>
    </w:p>
    <w:p w14:paraId="0BC08C66" w14:textId="77777777" w:rsidR="00945CF1" w:rsidRPr="00945CF1" w:rsidRDefault="00945CF1" w:rsidP="00945CF1">
      <w:pPr>
        <w:pStyle w:val="EndNoteBibliography"/>
        <w:spacing w:after="0"/>
        <w:ind w:left="720" w:hanging="720"/>
      </w:pPr>
      <w:r w:rsidRPr="00945CF1">
        <w:rPr>
          <w:b/>
        </w:rPr>
        <w:t>70.</w:t>
      </w:r>
      <w:r w:rsidRPr="00945CF1">
        <w:tab/>
        <w:t xml:space="preserve">Wijnberge M, Rellum SR, de Bruin S, et al. Erythropoiesis-stimulating agents as replacement therapy for blood transfusions in critically ill patients with anaemia: A systematic review with meta-analysis. </w:t>
      </w:r>
      <w:r w:rsidRPr="00945CF1">
        <w:rPr>
          <w:i/>
        </w:rPr>
        <w:t>Transfus Med.</w:t>
      </w:r>
      <w:r w:rsidRPr="00945CF1">
        <w:t xml:space="preserve"> 2020;30:433-441.</w:t>
      </w:r>
    </w:p>
    <w:p w14:paraId="77353671" w14:textId="77777777" w:rsidR="00945CF1" w:rsidRPr="00945CF1" w:rsidRDefault="00945CF1" w:rsidP="00945CF1">
      <w:pPr>
        <w:pStyle w:val="EndNoteBibliography"/>
        <w:spacing w:after="0"/>
        <w:ind w:left="720" w:hanging="720"/>
      </w:pPr>
      <w:r w:rsidRPr="00945CF1">
        <w:rPr>
          <w:b/>
        </w:rPr>
        <w:lastRenderedPageBreak/>
        <w:t>71.</w:t>
      </w:r>
      <w:r w:rsidRPr="00945CF1">
        <w:tab/>
        <w:t xml:space="preserve">Litton E, Latham P, Inman J, et al. Safety and efficacy of erythropoiesis-stimulating agents in critically ill patients admitted to the intensive care unit: a systematic review and meta-analysis. </w:t>
      </w:r>
      <w:r w:rsidRPr="00945CF1">
        <w:rPr>
          <w:i/>
        </w:rPr>
        <w:t>Intensive Care Med.</w:t>
      </w:r>
      <w:r w:rsidRPr="00945CF1">
        <w:t xml:space="preserve"> 2019;45:1190-1199.</w:t>
      </w:r>
    </w:p>
    <w:p w14:paraId="0FBFE343" w14:textId="77777777" w:rsidR="00945CF1" w:rsidRPr="00945CF1" w:rsidRDefault="00945CF1" w:rsidP="00945CF1">
      <w:pPr>
        <w:pStyle w:val="EndNoteBibliography"/>
        <w:spacing w:after="0"/>
        <w:ind w:left="720" w:hanging="720"/>
      </w:pPr>
      <w:r w:rsidRPr="00945CF1">
        <w:rPr>
          <w:b/>
        </w:rPr>
        <w:t>72.</w:t>
      </w:r>
      <w:r w:rsidRPr="00945CF1">
        <w:tab/>
        <w:t xml:space="preserve">French CJ, Glassford NJ, Gantner D, et al. Erythropoiesis-stimulating Agents in Critically Ill Trauma Patients: A Systematic Review and Meta-analysis. </w:t>
      </w:r>
      <w:r w:rsidRPr="00945CF1">
        <w:rPr>
          <w:i/>
        </w:rPr>
        <w:t>Ann Surg.</w:t>
      </w:r>
      <w:r w:rsidRPr="00945CF1">
        <w:t xml:space="preserve"> 2017;265:54-62.</w:t>
      </w:r>
    </w:p>
    <w:p w14:paraId="34301B38" w14:textId="77777777" w:rsidR="00945CF1" w:rsidRPr="00945CF1" w:rsidRDefault="00945CF1" w:rsidP="00945CF1">
      <w:pPr>
        <w:pStyle w:val="EndNoteBibliography"/>
        <w:spacing w:after="0"/>
        <w:ind w:left="720" w:hanging="720"/>
      </w:pPr>
      <w:r w:rsidRPr="00945CF1">
        <w:rPr>
          <w:b/>
        </w:rPr>
        <w:t>73.</w:t>
      </w:r>
      <w:r w:rsidRPr="00945CF1">
        <w:tab/>
        <w:t xml:space="preserve">Goh HJ, Lee KS, Kim TH, et al. Intravenous Iron Isomaltoside 1000 Reduces Postoperative Anemia in Patients Undergoing Elective Urologic Surgery and Those with Urosepsis. </w:t>
      </w:r>
      <w:r w:rsidRPr="00945CF1">
        <w:rPr>
          <w:i/>
        </w:rPr>
        <w:t>Drug Des Devel Ther.</w:t>
      </w:r>
      <w:r w:rsidRPr="00945CF1">
        <w:t xml:space="preserve"> 2020;14:5679-5687.</w:t>
      </w:r>
    </w:p>
    <w:p w14:paraId="7C1912E2" w14:textId="77777777" w:rsidR="00945CF1" w:rsidRPr="00945CF1" w:rsidRDefault="00945CF1" w:rsidP="00945CF1">
      <w:pPr>
        <w:pStyle w:val="EndNoteBibliography"/>
        <w:spacing w:after="0"/>
        <w:ind w:left="720" w:hanging="720"/>
      </w:pPr>
      <w:r w:rsidRPr="00945CF1">
        <w:rPr>
          <w:b/>
        </w:rPr>
        <w:t>74.</w:t>
      </w:r>
      <w:r w:rsidRPr="00945CF1">
        <w:tab/>
        <w:t xml:space="preserve">Kim CJ, Connell H, McGeorge AD, et al. Prevalence of preoperative anaemia in patients having first-time cardiac surgery and its impact on clinical outcome. A retrospective observational study. </w:t>
      </w:r>
      <w:r w:rsidRPr="00945CF1">
        <w:rPr>
          <w:i/>
        </w:rPr>
        <w:t>Perfusion.</w:t>
      </w:r>
      <w:r w:rsidRPr="00945CF1">
        <w:t xml:space="preserve"> 2015;30:277-283.</w:t>
      </w:r>
    </w:p>
    <w:p w14:paraId="1C1368B2" w14:textId="77777777" w:rsidR="00945CF1" w:rsidRPr="00945CF1" w:rsidRDefault="00945CF1" w:rsidP="00945CF1">
      <w:pPr>
        <w:pStyle w:val="EndNoteBibliography"/>
        <w:spacing w:after="0"/>
        <w:ind w:left="720" w:hanging="720"/>
      </w:pPr>
      <w:r w:rsidRPr="00945CF1">
        <w:rPr>
          <w:b/>
        </w:rPr>
        <w:t>75.</w:t>
      </w:r>
      <w:r w:rsidRPr="00945CF1">
        <w:tab/>
        <w:t xml:space="preserve">Kunadian V, Mehran R, Lincoff AM, et al. Effect of anemia on frequency of short- and long-term clinical events in acute coronary syndromes (from the Acute Catheterization and Urgent Intervention Triage Strategy Trial). </w:t>
      </w:r>
      <w:r w:rsidRPr="00945CF1">
        <w:rPr>
          <w:i/>
        </w:rPr>
        <w:t>Am J Cardiol.</w:t>
      </w:r>
      <w:r w:rsidRPr="00945CF1">
        <w:t xml:space="preserve"> 2014;114:1823-1829.</w:t>
      </w:r>
    </w:p>
    <w:p w14:paraId="5E4932FF" w14:textId="77777777" w:rsidR="00945CF1" w:rsidRPr="00945CF1" w:rsidRDefault="00945CF1" w:rsidP="00945CF1">
      <w:pPr>
        <w:pStyle w:val="EndNoteBibliography"/>
        <w:spacing w:after="0"/>
        <w:ind w:left="720" w:hanging="720"/>
      </w:pPr>
      <w:r w:rsidRPr="00945CF1">
        <w:rPr>
          <w:b/>
        </w:rPr>
        <w:t>76.</w:t>
      </w:r>
      <w:r w:rsidRPr="00945CF1">
        <w:tab/>
        <w:t xml:space="preserve">Park SK, Hur M, Kim E, et al. Risk Factors for Acute Kidney Injury after Congenital Cardiac Surgery in Infants and Children: A Retrospective Observational Study. </w:t>
      </w:r>
      <w:r w:rsidRPr="00945CF1">
        <w:rPr>
          <w:i/>
        </w:rPr>
        <w:t>PloS one.</w:t>
      </w:r>
      <w:r w:rsidRPr="00945CF1">
        <w:t xml:space="preserve"> 2016;11:e0166328.</w:t>
      </w:r>
    </w:p>
    <w:p w14:paraId="4AD9D8DA" w14:textId="77777777" w:rsidR="00945CF1" w:rsidRPr="00945CF1" w:rsidRDefault="00945CF1" w:rsidP="00945CF1">
      <w:pPr>
        <w:pStyle w:val="EndNoteBibliography"/>
        <w:spacing w:after="0"/>
        <w:ind w:left="720" w:hanging="720"/>
      </w:pPr>
      <w:r w:rsidRPr="00945CF1">
        <w:rPr>
          <w:b/>
        </w:rPr>
        <w:t>77.</w:t>
      </w:r>
      <w:r w:rsidRPr="00945CF1">
        <w:tab/>
        <w:t xml:space="preserve">Ripoll JG, Smith MM, Hanson AC, et al. Sex-Specific Associations Between Preoperative Anemia and Postoperative Clinical Outcomes in Patients Undergoing Cardiac Surgery. </w:t>
      </w:r>
      <w:r w:rsidRPr="00945CF1">
        <w:rPr>
          <w:i/>
        </w:rPr>
        <w:t>Anesth Analg.</w:t>
      </w:r>
      <w:r w:rsidRPr="00945CF1">
        <w:t xml:space="preserve"> 2021;132:1101-1111.</w:t>
      </w:r>
    </w:p>
    <w:p w14:paraId="7CA1A1E8" w14:textId="77777777" w:rsidR="00945CF1" w:rsidRPr="00945CF1" w:rsidRDefault="00945CF1" w:rsidP="00945CF1">
      <w:pPr>
        <w:pStyle w:val="EndNoteBibliography"/>
        <w:spacing w:after="0"/>
        <w:ind w:left="720" w:hanging="720"/>
      </w:pPr>
      <w:r w:rsidRPr="00945CF1">
        <w:rPr>
          <w:b/>
        </w:rPr>
        <w:t>78.</w:t>
      </w:r>
      <w:r w:rsidRPr="00945CF1">
        <w:tab/>
        <w:t xml:space="preserve">Leichtle SW, Mouawad NJ, Lampman R, et al. Does preoperative anemia adversely affect colon and rectal surgery outcomes? </w:t>
      </w:r>
      <w:r w:rsidRPr="00945CF1">
        <w:rPr>
          <w:i/>
        </w:rPr>
        <w:t>J Am Coll Surg.</w:t>
      </w:r>
      <w:r w:rsidRPr="00945CF1">
        <w:t xml:space="preserve"> 2011;212:187-194.</w:t>
      </w:r>
    </w:p>
    <w:p w14:paraId="69198610" w14:textId="77777777" w:rsidR="00945CF1" w:rsidRPr="00945CF1" w:rsidRDefault="00945CF1" w:rsidP="00945CF1">
      <w:pPr>
        <w:pStyle w:val="EndNoteBibliography"/>
        <w:spacing w:after="0"/>
        <w:ind w:left="720" w:hanging="720"/>
      </w:pPr>
      <w:r w:rsidRPr="00945CF1">
        <w:rPr>
          <w:b/>
        </w:rPr>
        <w:t>79.</w:t>
      </w:r>
      <w:r w:rsidRPr="00945CF1">
        <w:tab/>
        <w:t xml:space="preserve">Dix B, Grant-McDonald L, Catanzariti A, et al. Preoperative Anemia in Hindfoot and Ankle Arthrodesis. </w:t>
      </w:r>
      <w:r w:rsidRPr="00945CF1">
        <w:rPr>
          <w:i/>
        </w:rPr>
        <w:t>Foot Ankle Spec.</w:t>
      </w:r>
      <w:r w:rsidRPr="00945CF1">
        <w:t xml:space="preserve"> 2017;10:109-115.</w:t>
      </w:r>
    </w:p>
    <w:p w14:paraId="6B7E99D1" w14:textId="77777777" w:rsidR="00945CF1" w:rsidRPr="00945CF1" w:rsidRDefault="00945CF1" w:rsidP="00945CF1">
      <w:pPr>
        <w:pStyle w:val="EndNoteBibliography"/>
        <w:spacing w:after="0"/>
        <w:ind w:left="720" w:hanging="720"/>
      </w:pPr>
      <w:r w:rsidRPr="00945CF1">
        <w:rPr>
          <w:b/>
        </w:rPr>
        <w:t>80.</w:t>
      </w:r>
      <w:r w:rsidRPr="00945CF1">
        <w:tab/>
        <w:t xml:space="preserve">Graves A, Yates P, Hofmann AO, et al. Predictors of perioperative blood transfusions in patients with chronic kidney disease undergoing elective knee and hip arthroplasty. </w:t>
      </w:r>
      <w:r w:rsidRPr="00945CF1">
        <w:rPr>
          <w:i/>
        </w:rPr>
        <w:t>Nephrology (Carlton).</w:t>
      </w:r>
      <w:r w:rsidRPr="00945CF1">
        <w:t xml:space="preserve"> 2014;19:404-409.</w:t>
      </w:r>
    </w:p>
    <w:p w14:paraId="7458BEDC" w14:textId="77777777" w:rsidR="00945CF1" w:rsidRPr="00945CF1" w:rsidRDefault="00945CF1" w:rsidP="00945CF1">
      <w:pPr>
        <w:pStyle w:val="EndNoteBibliography"/>
        <w:spacing w:after="0"/>
        <w:ind w:left="720" w:hanging="720"/>
      </w:pPr>
      <w:r w:rsidRPr="00945CF1">
        <w:rPr>
          <w:b/>
        </w:rPr>
        <w:t>81.</w:t>
      </w:r>
      <w:r w:rsidRPr="00945CF1">
        <w:tab/>
        <w:t xml:space="preserve">Kasivisvanathan R, Ramesh V, Rao Baikady R, et al. Preoperative anaemia is associated with increased allogeneic pack red cell transfusion in revision hip and knee joint arthroplasty: a retrospective analysis of 5387 patients over a 10-year period at a single high volume centre. </w:t>
      </w:r>
      <w:r w:rsidRPr="00945CF1">
        <w:rPr>
          <w:i/>
        </w:rPr>
        <w:t>Transfus Med.</w:t>
      </w:r>
      <w:r w:rsidRPr="00945CF1">
        <w:t xml:space="preserve"> 2016;26:271-277.</w:t>
      </w:r>
    </w:p>
    <w:p w14:paraId="2CE5F299" w14:textId="77777777" w:rsidR="00945CF1" w:rsidRPr="00945CF1" w:rsidRDefault="00945CF1" w:rsidP="00945CF1">
      <w:pPr>
        <w:pStyle w:val="EndNoteBibliography"/>
        <w:spacing w:after="0"/>
        <w:ind w:left="720" w:hanging="720"/>
      </w:pPr>
      <w:r w:rsidRPr="00945CF1">
        <w:rPr>
          <w:b/>
        </w:rPr>
        <w:t>82.</w:t>
      </w:r>
      <w:r w:rsidRPr="00945CF1">
        <w:tab/>
        <w:t xml:space="preserve">Fontanals M, O'Leary JD, Zaarour C, et al. Preoperative anemia increases the risk of red blood cell transfusion and prolonged hospital length of stay in children undergoing spine arthrodesis surgery. </w:t>
      </w:r>
      <w:r w:rsidRPr="00945CF1">
        <w:rPr>
          <w:i/>
        </w:rPr>
        <w:t>Transfusion.</w:t>
      </w:r>
      <w:r w:rsidRPr="00945CF1">
        <w:t xml:space="preserve"> 2019;59:492-499.</w:t>
      </w:r>
    </w:p>
    <w:p w14:paraId="3D600FBA" w14:textId="77777777" w:rsidR="00945CF1" w:rsidRPr="00945CF1" w:rsidRDefault="00945CF1" w:rsidP="00945CF1">
      <w:pPr>
        <w:pStyle w:val="EndNoteBibliography"/>
        <w:spacing w:after="0"/>
        <w:ind w:left="720" w:hanging="720"/>
      </w:pPr>
      <w:r w:rsidRPr="00945CF1">
        <w:rPr>
          <w:b/>
        </w:rPr>
        <w:t>83.</w:t>
      </w:r>
      <w:r w:rsidRPr="00945CF1">
        <w:tab/>
        <w:t xml:space="preserve">Sanoufa M, Smisson W, Floyd H, et al. The effect of anaemia on hospital length of stay in lumbar decompression and fusion procedures. </w:t>
      </w:r>
      <w:r w:rsidRPr="00945CF1">
        <w:rPr>
          <w:i/>
        </w:rPr>
        <w:t>J Perioper Pract.</w:t>
      </w:r>
      <w:r w:rsidRPr="00945CF1">
        <w:t xml:space="preserve"> 2015;25:267-271.</w:t>
      </w:r>
    </w:p>
    <w:p w14:paraId="51DC5E4E" w14:textId="77777777" w:rsidR="00945CF1" w:rsidRPr="00945CF1" w:rsidRDefault="00945CF1" w:rsidP="00945CF1">
      <w:pPr>
        <w:pStyle w:val="EndNoteBibliography"/>
        <w:ind w:left="720" w:hanging="720"/>
      </w:pPr>
      <w:r w:rsidRPr="00945CF1">
        <w:rPr>
          <w:b/>
        </w:rPr>
        <w:t>84.</w:t>
      </w:r>
      <w:r w:rsidRPr="00945CF1">
        <w:tab/>
        <w:t xml:space="preserve">Chamieh JS, Tamim HM, Masrouha KZ, et al. The Association of Anemia and Its Severity with Cardiac Outcomes and Mortality After Total Knee Arthroplasty in Noncardiac Patients. </w:t>
      </w:r>
      <w:r w:rsidRPr="00945CF1">
        <w:rPr>
          <w:i/>
        </w:rPr>
        <w:t>J Arthroplasty.</w:t>
      </w:r>
      <w:r w:rsidRPr="00945CF1">
        <w:t xml:space="preserve"> 2016;31:766-770.</w:t>
      </w:r>
    </w:p>
    <w:p w14:paraId="12F707BB" w14:textId="29483314" w:rsidR="006E7CBA" w:rsidRPr="00EE0248" w:rsidRDefault="00EE0248">
      <w:r>
        <w:fldChar w:fldCharType="end"/>
      </w:r>
    </w:p>
    <w:sectPr w:rsidR="006E7CBA" w:rsidRPr="00EE02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807E7"/>
    <w:multiLevelType w:val="hybridMultilevel"/>
    <w:tmpl w:val="519A0E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F059E4"/>
    <w:multiLevelType w:val="hybridMultilevel"/>
    <w:tmpl w:val="EF8C7D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C56A1E"/>
    <w:multiLevelType w:val="hybridMultilevel"/>
    <w:tmpl w:val="A49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A97278"/>
    <w:multiLevelType w:val="hybridMultilevel"/>
    <w:tmpl w:val="82989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6B3F41"/>
    <w:multiLevelType w:val="hybridMultilevel"/>
    <w:tmpl w:val="E9E82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7072C7"/>
    <w:multiLevelType w:val="hybridMultilevel"/>
    <w:tmpl w:val="FDDED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9F367D"/>
    <w:multiLevelType w:val="hybridMultilevel"/>
    <w:tmpl w:val="2D2E8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F468C9"/>
    <w:multiLevelType w:val="hybridMultilevel"/>
    <w:tmpl w:val="48766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09500032">
    <w:abstractNumId w:val="0"/>
  </w:num>
  <w:num w:numId="2" w16cid:durableId="626736889">
    <w:abstractNumId w:val="1"/>
  </w:num>
  <w:num w:numId="3" w16cid:durableId="1676570981">
    <w:abstractNumId w:val="3"/>
  </w:num>
  <w:num w:numId="4" w16cid:durableId="1589343007">
    <w:abstractNumId w:val="5"/>
  </w:num>
  <w:num w:numId="5" w16cid:durableId="712386754">
    <w:abstractNumId w:val="7"/>
  </w:num>
  <w:num w:numId="6" w16cid:durableId="1786533230">
    <w:abstractNumId w:val="6"/>
  </w:num>
  <w:num w:numId="7" w16cid:durableId="667438331">
    <w:abstractNumId w:val="4"/>
  </w:num>
  <w:num w:numId="8" w16cid:durableId="6278542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Emergency Medicin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w9p952zpsxvoefeasxav94ts9p9wdzvxpf&quot;&gt;ICCAMS report&lt;record-ids&gt;&lt;item&gt;1&lt;/item&gt;&lt;item&gt;5&lt;/item&gt;&lt;item&gt;23&lt;/item&gt;&lt;item&gt;24&lt;/item&gt;&lt;item&gt;25&lt;/item&gt;&lt;item&gt;26&lt;/item&gt;&lt;item&gt;27&lt;/item&gt;&lt;item&gt;35&lt;/item&gt;&lt;item&gt;47&lt;/item&gt;&lt;item&gt;50&lt;/item&gt;&lt;item&gt;53&lt;/item&gt;&lt;item&gt;54&lt;/item&gt;&lt;item&gt;57&lt;/item&gt;&lt;item&gt;58&lt;/item&gt;&lt;item&gt;59&lt;/item&gt;&lt;item&gt;60&lt;/item&gt;&lt;item&gt;61&lt;/item&gt;&lt;item&gt;62&lt;/item&gt;&lt;item&gt;63&lt;/item&gt;&lt;item&gt;65&lt;/item&gt;&lt;item&gt;66&lt;/item&gt;&lt;item&gt;67&lt;/item&gt;&lt;item&gt;69&lt;/item&gt;&lt;item&gt;70&lt;/item&gt;&lt;item&gt;71&lt;/item&gt;&lt;item&gt;72&lt;/item&gt;&lt;item&gt;73&lt;/item&gt;&lt;item&gt;74&lt;/item&gt;&lt;item&gt;75&lt;/item&gt;&lt;item&gt;76&lt;/item&gt;&lt;item&gt;77&lt;/item&gt;&lt;item&gt;78&lt;/item&gt;&lt;item&gt;79&lt;/item&gt;&lt;item&gt;81&lt;/item&gt;&lt;item&gt;83&lt;/item&gt;&lt;item&gt;84&lt;/item&gt;&lt;item&gt;85&lt;/item&gt;&lt;item&gt;86&lt;/item&gt;&lt;item&gt;87&lt;/item&gt;&lt;item&gt;89&lt;/item&gt;&lt;item&gt;90&lt;/item&gt;&lt;item&gt;93&lt;/item&gt;&lt;item&gt;96&lt;/item&gt;&lt;item&gt;97&lt;/item&gt;&lt;item&gt;98&lt;/item&gt;&lt;item&gt;99&lt;/item&gt;&lt;item&gt;100&lt;/item&gt;&lt;item&gt;101&lt;/item&gt;&lt;item&gt;102&lt;/item&gt;&lt;item&gt;103&lt;/item&gt;&lt;item&gt;104&lt;/item&gt;&lt;item&gt;105&lt;/item&gt;&lt;item&gt;107&lt;/item&gt;&lt;item&gt;108&lt;/item&gt;&lt;item&gt;109&lt;/item&gt;&lt;item&gt;110&lt;/item&gt;&lt;item&gt;123&lt;/item&gt;&lt;item&gt;127&lt;/item&gt;&lt;item&gt;128&lt;/item&gt;&lt;item&gt;129&lt;/item&gt;&lt;item&gt;130&lt;/item&gt;&lt;item&gt;133&lt;/item&gt;&lt;item&gt;134&lt;/item&gt;&lt;item&gt;135&lt;/item&gt;&lt;item&gt;136&lt;/item&gt;&lt;item&gt;139&lt;/item&gt;&lt;item&gt;140&lt;/item&gt;&lt;item&gt;146&lt;/item&gt;&lt;item&gt;147&lt;/item&gt;&lt;item&gt;148&lt;/item&gt;&lt;item&gt;149&lt;/item&gt;&lt;item&gt;153&lt;/item&gt;&lt;item&gt;156&lt;/item&gt;&lt;item&gt;157&lt;/item&gt;&lt;item&gt;158&lt;/item&gt;&lt;item&gt;159&lt;/item&gt;&lt;item&gt;177&lt;/item&gt;&lt;item&gt;178&lt;/item&gt;&lt;item&gt;179&lt;/item&gt;&lt;item&gt;180&lt;/item&gt;&lt;item&gt;181&lt;/item&gt;&lt;item&gt;182&lt;/item&gt;&lt;item&gt;183&lt;/item&gt;&lt;item&gt;191&lt;/item&gt;&lt;/record-ids&gt;&lt;/item&gt;&lt;/Libraries&gt;"/>
  </w:docVars>
  <w:rsids>
    <w:rsidRoot w:val="00047351"/>
    <w:rsid w:val="00047351"/>
    <w:rsid w:val="006E7CBA"/>
    <w:rsid w:val="00945CF1"/>
    <w:rsid w:val="00EE02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C7491"/>
  <w15:chartTrackingRefBased/>
  <w15:docId w15:val="{7D03693D-C805-4782-81E7-D0D76D502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7351"/>
    <w:pPr>
      <w:keepNext/>
      <w:outlineLvl w:val="0"/>
    </w:pPr>
    <w:rPr>
      <w:b/>
      <w:bCs/>
      <w:sz w:val="36"/>
      <w:szCs w:val="36"/>
    </w:rPr>
  </w:style>
  <w:style w:type="paragraph" w:styleId="Heading2">
    <w:name w:val="heading 2"/>
    <w:basedOn w:val="Normal"/>
    <w:next w:val="Normal"/>
    <w:link w:val="Heading2Char"/>
    <w:uiPriority w:val="9"/>
    <w:unhideWhenUsed/>
    <w:qFormat/>
    <w:rsid w:val="00047351"/>
    <w:pPr>
      <w:keepNext/>
      <w:outlineLvl w:val="1"/>
    </w:pPr>
    <w:rPr>
      <w:b/>
      <w:bCs/>
      <w:sz w:val="28"/>
      <w:szCs w:val="28"/>
    </w:rPr>
  </w:style>
  <w:style w:type="paragraph" w:styleId="Heading3">
    <w:name w:val="heading 3"/>
    <w:basedOn w:val="Normal"/>
    <w:next w:val="Normal"/>
    <w:link w:val="Heading3Char"/>
    <w:uiPriority w:val="9"/>
    <w:unhideWhenUsed/>
    <w:qFormat/>
    <w:rsid w:val="00047351"/>
    <w:pPr>
      <w:keepNext/>
      <w:outlineLvl w:val="2"/>
    </w:pPr>
    <w:rPr>
      <w:b/>
      <w:bCs/>
    </w:rPr>
  </w:style>
  <w:style w:type="paragraph" w:styleId="Heading4">
    <w:name w:val="heading 4"/>
    <w:basedOn w:val="Normal"/>
    <w:next w:val="Normal"/>
    <w:link w:val="Heading4Char"/>
    <w:uiPriority w:val="9"/>
    <w:unhideWhenUsed/>
    <w:qFormat/>
    <w:rsid w:val="00047351"/>
    <w:pPr>
      <w:keepNext/>
      <w:keepLines/>
      <w:spacing w:before="120" w:after="80"/>
      <w:outlineLvl w:val="3"/>
    </w:pPr>
    <w:rPr>
      <w:rFonts w:eastAsiaTheme="majorEastAsia" w:cstheme="minorHAnsi"/>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7351"/>
    <w:rPr>
      <w:b/>
      <w:bCs/>
      <w:sz w:val="36"/>
      <w:szCs w:val="36"/>
    </w:rPr>
  </w:style>
  <w:style w:type="character" w:customStyle="1" w:styleId="Heading2Char">
    <w:name w:val="Heading 2 Char"/>
    <w:basedOn w:val="DefaultParagraphFont"/>
    <w:link w:val="Heading2"/>
    <w:uiPriority w:val="9"/>
    <w:rsid w:val="00047351"/>
    <w:rPr>
      <w:b/>
      <w:bCs/>
      <w:sz w:val="28"/>
      <w:szCs w:val="28"/>
    </w:rPr>
  </w:style>
  <w:style w:type="character" w:customStyle="1" w:styleId="Heading3Char">
    <w:name w:val="Heading 3 Char"/>
    <w:basedOn w:val="DefaultParagraphFont"/>
    <w:link w:val="Heading3"/>
    <w:uiPriority w:val="9"/>
    <w:rsid w:val="00047351"/>
    <w:rPr>
      <w:b/>
      <w:bCs/>
    </w:rPr>
  </w:style>
  <w:style w:type="character" w:customStyle="1" w:styleId="Heading4Char">
    <w:name w:val="Heading 4 Char"/>
    <w:basedOn w:val="DefaultParagraphFont"/>
    <w:link w:val="Heading4"/>
    <w:uiPriority w:val="9"/>
    <w:rsid w:val="00047351"/>
    <w:rPr>
      <w:rFonts w:eastAsiaTheme="majorEastAsia" w:cstheme="minorHAnsi"/>
      <w:i/>
      <w:iCs/>
      <w:lang w:val="en-US"/>
    </w:rPr>
  </w:style>
  <w:style w:type="paragraph" w:styleId="ListParagraph">
    <w:name w:val="List Paragraph"/>
    <w:basedOn w:val="Normal"/>
    <w:uiPriority w:val="34"/>
    <w:qFormat/>
    <w:rsid w:val="00047351"/>
    <w:pPr>
      <w:ind w:left="720"/>
      <w:contextualSpacing/>
    </w:pPr>
  </w:style>
  <w:style w:type="paragraph" w:customStyle="1" w:styleId="EndNoteBibliographyTitle">
    <w:name w:val="EndNote Bibliography Title"/>
    <w:basedOn w:val="Normal"/>
    <w:link w:val="EndNoteBibliographyTitleChar"/>
    <w:rsid w:val="00EE024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E0248"/>
    <w:rPr>
      <w:rFonts w:ascii="Calibri" w:hAnsi="Calibri" w:cs="Calibri"/>
      <w:noProof/>
      <w:lang w:val="en-US"/>
    </w:rPr>
  </w:style>
  <w:style w:type="paragraph" w:customStyle="1" w:styleId="EndNoteBibliography">
    <w:name w:val="EndNote Bibliography"/>
    <w:basedOn w:val="Normal"/>
    <w:link w:val="EndNoteBibliographyChar"/>
    <w:rsid w:val="00EE024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E024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0268</Words>
  <Characters>58528</Characters>
  <Application>Microsoft Office Word</Application>
  <DocSecurity>0</DocSecurity>
  <Lines>487</Lines>
  <Paragraphs>137</Paragraphs>
  <ScaleCrop>false</ScaleCrop>
  <Company/>
  <LinksUpToDate>false</LinksUpToDate>
  <CharactersWithSpaces>6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Jones</dc:creator>
  <cp:keywords/>
  <dc:description/>
  <cp:lastModifiedBy>Author</cp:lastModifiedBy>
  <cp:revision>3</cp:revision>
  <dcterms:created xsi:type="dcterms:W3CDTF">2022-01-14T13:42:00Z</dcterms:created>
  <dcterms:modified xsi:type="dcterms:W3CDTF">2022-04-28T12:13:00Z</dcterms:modified>
</cp:coreProperties>
</file>